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568FAD" w14:textId="174232A1" w:rsidR="0061043F" w:rsidRPr="001B2CB5" w:rsidRDefault="0061043F" w:rsidP="0061043F">
      <w:pPr>
        <w:spacing w:line="276" w:lineRule="auto"/>
        <w:jc w:val="both"/>
        <w:rPr>
          <w:rFonts w:ascii="Times New Roman" w:hAnsi="Times New Roman" w:cs="Times New Roman"/>
          <w:b/>
          <w:bCs/>
          <w:sz w:val="24"/>
          <w:szCs w:val="24"/>
        </w:rPr>
      </w:pPr>
      <w:r w:rsidRPr="001B2CB5">
        <w:rPr>
          <w:rFonts w:ascii="Times New Roman" w:hAnsi="Times New Roman" w:cs="Times New Roman"/>
          <w:b/>
          <w:bCs/>
          <w:sz w:val="24"/>
          <w:szCs w:val="24"/>
        </w:rPr>
        <w:t>MANAJERIAL KEPALA MADRASAH DALAM MENGINTEGRASIKAN NILAI KARAKTER DI MTs</w:t>
      </w:r>
      <w:r>
        <w:rPr>
          <w:rFonts w:ascii="Times New Roman" w:hAnsi="Times New Roman" w:cs="Times New Roman"/>
          <w:b/>
          <w:bCs/>
          <w:sz w:val="24"/>
          <w:szCs w:val="24"/>
        </w:rPr>
        <w:t xml:space="preserve"> </w:t>
      </w:r>
      <w:r w:rsidR="004376E3" w:rsidRPr="001B2CB5">
        <w:rPr>
          <w:rFonts w:ascii="Times New Roman" w:hAnsi="Times New Roman" w:cs="Times New Roman"/>
          <w:b/>
          <w:bCs/>
          <w:sz w:val="24"/>
          <w:szCs w:val="24"/>
        </w:rPr>
        <w:t>N</w:t>
      </w:r>
      <w:r w:rsidR="004376E3">
        <w:rPr>
          <w:rFonts w:ascii="Times New Roman" w:hAnsi="Times New Roman" w:cs="Times New Roman"/>
          <w:b/>
          <w:bCs/>
          <w:sz w:val="24"/>
          <w:szCs w:val="24"/>
        </w:rPr>
        <w:t>EGERI</w:t>
      </w:r>
      <w:r w:rsidR="004376E3" w:rsidRPr="001B2CB5">
        <w:rPr>
          <w:rFonts w:ascii="Times New Roman" w:hAnsi="Times New Roman" w:cs="Times New Roman"/>
          <w:b/>
          <w:bCs/>
          <w:sz w:val="24"/>
          <w:szCs w:val="24"/>
        </w:rPr>
        <w:t xml:space="preserve"> </w:t>
      </w:r>
      <w:r w:rsidRPr="001B2CB5">
        <w:rPr>
          <w:rFonts w:ascii="Times New Roman" w:hAnsi="Times New Roman" w:cs="Times New Roman"/>
          <w:b/>
          <w:bCs/>
          <w:sz w:val="24"/>
          <w:szCs w:val="24"/>
        </w:rPr>
        <w:t xml:space="preserve">I </w:t>
      </w:r>
      <w:r w:rsidR="004376E3" w:rsidRPr="001B2CB5">
        <w:rPr>
          <w:rFonts w:ascii="Times New Roman" w:hAnsi="Times New Roman" w:cs="Times New Roman"/>
          <w:b/>
          <w:bCs/>
          <w:sz w:val="24"/>
          <w:szCs w:val="24"/>
        </w:rPr>
        <w:t>DOMPU</w:t>
      </w:r>
    </w:p>
    <w:p w14:paraId="12D74066" w14:textId="35FCB592" w:rsidR="00700C26" w:rsidRPr="0085108B" w:rsidRDefault="000F42B7" w:rsidP="00700C2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ufina Yuliana</w:t>
      </w:r>
    </w:p>
    <w:p w14:paraId="7A314FB8" w14:textId="69E501F5" w:rsidR="004E1781" w:rsidRDefault="004E1781" w:rsidP="00700C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pPr>
      <w:hyperlink r:id="rId9" w:history="1">
        <w:r w:rsidRPr="006D7764">
          <w:rPr>
            <w:rStyle w:val="Hyperlink"/>
          </w:rPr>
          <w:t>yufinayuliana29@gmail.com</w:t>
        </w:r>
      </w:hyperlink>
    </w:p>
    <w:p w14:paraId="66916911" w14:textId="50CC448C" w:rsidR="00CF64D8" w:rsidRPr="00CF64D8" w:rsidRDefault="00700C26" w:rsidP="00700C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28"/>
        </w:rPr>
      </w:pPr>
      <w:r w:rsidRPr="0085108B">
        <w:rPr>
          <w:rFonts w:ascii="Times New Roman" w:hAnsi="Times New Roman" w:cs="Times New Roman"/>
          <w:sz w:val="20"/>
          <w:szCs w:val="20"/>
        </w:rPr>
        <w:t>Universitas Islam Negeri Mataram</w:t>
      </w:r>
    </w:p>
    <w:p w14:paraId="03A79EF7" w14:textId="508A1B2F" w:rsidR="00CF64D8" w:rsidRDefault="00CF64D8" w:rsidP="00E114B4">
      <w:pPr>
        <w:pStyle w:val="HTMLPreformatted"/>
        <w:jc w:val="center"/>
        <w:rPr>
          <w:rFonts w:ascii="Times New Roman" w:hAnsi="Times New Roman" w:cs="Times New Roman"/>
          <w:sz w:val="24"/>
          <w:szCs w:val="24"/>
        </w:rPr>
      </w:pPr>
    </w:p>
    <w:tbl>
      <w:tblPr>
        <w:tblStyle w:val="TableGrid"/>
        <w:tblW w:w="9923" w:type="dxa"/>
        <w:tblLook w:val="04A0" w:firstRow="1" w:lastRow="0" w:firstColumn="1" w:lastColumn="0" w:noHBand="0" w:noVBand="1"/>
      </w:tblPr>
      <w:tblGrid>
        <w:gridCol w:w="2977"/>
        <w:gridCol w:w="283"/>
        <w:gridCol w:w="6663"/>
      </w:tblGrid>
      <w:tr w:rsidR="00D64737" w:rsidRPr="00D64737" w14:paraId="6CB72B66" w14:textId="77777777" w:rsidTr="003A3C4B">
        <w:tc>
          <w:tcPr>
            <w:tcW w:w="2977" w:type="dxa"/>
            <w:tcBorders>
              <w:top w:val="double" w:sz="4" w:space="0" w:color="auto"/>
              <w:left w:val="nil"/>
              <w:bottom w:val="single" w:sz="4" w:space="0" w:color="auto"/>
              <w:right w:val="nil"/>
            </w:tcBorders>
          </w:tcPr>
          <w:p w14:paraId="04AC55F3" w14:textId="6B0C36F1" w:rsidR="00D64737" w:rsidRPr="00D64737" w:rsidRDefault="00D64737" w:rsidP="00E114B4">
            <w:pPr>
              <w:jc w:val="both"/>
              <w:rPr>
                <w:rFonts w:ascii="Times New Roman" w:hAnsi="Times New Roman" w:cs="Times New Roman"/>
                <w:b/>
              </w:rPr>
            </w:pPr>
            <w:r w:rsidRPr="00D64737">
              <w:rPr>
                <w:rFonts w:ascii="Times New Roman" w:hAnsi="Times New Roman" w:cs="Times New Roman"/>
                <w:b/>
                <w:sz w:val="18"/>
              </w:rPr>
              <w:t>Article Info</w:t>
            </w:r>
          </w:p>
        </w:tc>
        <w:tc>
          <w:tcPr>
            <w:tcW w:w="283" w:type="dxa"/>
            <w:tcBorders>
              <w:top w:val="double" w:sz="4" w:space="0" w:color="auto"/>
              <w:left w:val="nil"/>
              <w:bottom w:val="nil"/>
              <w:right w:val="nil"/>
            </w:tcBorders>
          </w:tcPr>
          <w:p w14:paraId="6269EB92" w14:textId="77777777" w:rsidR="00D64737" w:rsidRPr="00D64737" w:rsidRDefault="00D64737" w:rsidP="00E114B4">
            <w:pPr>
              <w:jc w:val="center"/>
              <w:rPr>
                <w:rFonts w:ascii="Times New Roman" w:hAnsi="Times New Roman" w:cs="Times New Roman"/>
              </w:rPr>
            </w:pPr>
          </w:p>
        </w:tc>
        <w:tc>
          <w:tcPr>
            <w:tcW w:w="6663" w:type="dxa"/>
            <w:tcBorders>
              <w:top w:val="double" w:sz="4" w:space="0" w:color="auto"/>
              <w:left w:val="nil"/>
              <w:bottom w:val="single" w:sz="4" w:space="0" w:color="auto"/>
              <w:right w:val="nil"/>
            </w:tcBorders>
          </w:tcPr>
          <w:p w14:paraId="147F24E5" w14:textId="66FF4E76" w:rsidR="00D64737" w:rsidRPr="00D64737" w:rsidRDefault="00FF732B" w:rsidP="00C36156">
            <w:pPr>
              <w:rPr>
                <w:rFonts w:ascii="Times New Roman" w:hAnsi="Times New Roman" w:cs="Times New Roman"/>
                <w:color w:val="000000"/>
                <w:sz w:val="20"/>
                <w:szCs w:val="20"/>
              </w:rPr>
            </w:pPr>
            <w:r w:rsidRPr="00D64737">
              <w:rPr>
                <w:rFonts w:ascii="Times New Roman" w:hAnsi="Times New Roman" w:cs="Times New Roman"/>
                <w:b/>
                <w:bCs/>
                <w:iCs/>
                <w:color w:val="000000"/>
                <w:sz w:val="20"/>
                <w:szCs w:val="20"/>
              </w:rPr>
              <w:t xml:space="preserve">Abstract </w:t>
            </w:r>
          </w:p>
        </w:tc>
      </w:tr>
      <w:tr w:rsidR="00843ABE" w:rsidRPr="00D64737" w14:paraId="5D2CF96C" w14:textId="77777777" w:rsidTr="003A3C4B">
        <w:trPr>
          <w:trHeight w:val="1268"/>
        </w:trPr>
        <w:tc>
          <w:tcPr>
            <w:tcW w:w="2977" w:type="dxa"/>
            <w:tcBorders>
              <w:top w:val="single" w:sz="4" w:space="0" w:color="auto"/>
              <w:left w:val="nil"/>
              <w:bottom w:val="single" w:sz="4" w:space="0" w:color="auto"/>
              <w:right w:val="nil"/>
            </w:tcBorders>
          </w:tcPr>
          <w:p w14:paraId="4EA49D7B" w14:textId="77777777" w:rsidR="00843ABE" w:rsidRPr="00D64737" w:rsidRDefault="00843ABE" w:rsidP="00E114B4">
            <w:pPr>
              <w:jc w:val="both"/>
              <w:rPr>
                <w:rFonts w:ascii="Times New Roman" w:hAnsi="Times New Roman" w:cs="Times New Roman"/>
                <w:b/>
                <w:i/>
                <w:sz w:val="18"/>
              </w:rPr>
            </w:pPr>
            <w:r w:rsidRPr="00D64737">
              <w:rPr>
                <w:rFonts w:ascii="Times New Roman" w:hAnsi="Times New Roman" w:cs="Times New Roman"/>
                <w:b/>
                <w:i/>
                <w:sz w:val="18"/>
              </w:rPr>
              <w:t>Article history:</w:t>
            </w:r>
          </w:p>
          <w:p w14:paraId="17FE8658" w14:textId="486F6E45" w:rsidR="00843ABE" w:rsidRDefault="003A3C4B" w:rsidP="00E114B4">
            <w:pPr>
              <w:jc w:val="both"/>
              <w:rPr>
                <w:rFonts w:ascii="Times New Roman" w:hAnsi="Times New Roman" w:cs="Times New Roman"/>
                <w:sz w:val="18"/>
              </w:rPr>
            </w:pPr>
            <w:r>
              <w:rPr>
                <w:rFonts w:ascii="Times New Roman" w:hAnsi="Times New Roman" w:cs="Times New Roman"/>
                <w:sz w:val="18"/>
              </w:rPr>
              <w:t>Accepted: Date, Mounth, Year</w:t>
            </w:r>
          </w:p>
          <w:p w14:paraId="75E63690" w14:textId="58CB878D" w:rsidR="003A3C4B" w:rsidRPr="00D64737" w:rsidRDefault="003A3C4B" w:rsidP="00E114B4">
            <w:pPr>
              <w:jc w:val="both"/>
              <w:rPr>
                <w:rFonts w:ascii="Times New Roman" w:hAnsi="Times New Roman" w:cs="Times New Roman"/>
                <w:sz w:val="18"/>
              </w:rPr>
            </w:pPr>
            <w:r>
              <w:rPr>
                <w:rFonts w:ascii="Times New Roman" w:hAnsi="Times New Roman" w:cs="Times New Roman"/>
                <w:sz w:val="18"/>
              </w:rPr>
              <w:t>Publish: Date, Mounth, Year</w:t>
            </w:r>
          </w:p>
          <w:p w14:paraId="5C12B5EC" w14:textId="77777777" w:rsidR="00843ABE" w:rsidRPr="00D64737" w:rsidRDefault="00843ABE" w:rsidP="00E114B4">
            <w:pPr>
              <w:jc w:val="both"/>
              <w:rPr>
                <w:rFonts w:ascii="Times New Roman" w:hAnsi="Times New Roman" w:cs="Times New Roman"/>
              </w:rPr>
            </w:pPr>
          </w:p>
        </w:tc>
        <w:tc>
          <w:tcPr>
            <w:tcW w:w="283" w:type="dxa"/>
            <w:vMerge w:val="restart"/>
            <w:tcBorders>
              <w:top w:val="nil"/>
              <w:left w:val="nil"/>
              <w:bottom w:val="nil"/>
              <w:right w:val="nil"/>
            </w:tcBorders>
          </w:tcPr>
          <w:p w14:paraId="54DA078F" w14:textId="77777777" w:rsidR="00843ABE" w:rsidRPr="00D64737" w:rsidRDefault="00843ABE" w:rsidP="00E114B4">
            <w:pPr>
              <w:jc w:val="both"/>
              <w:rPr>
                <w:rFonts w:ascii="Times New Roman" w:hAnsi="Times New Roman" w:cs="Times New Roman"/>
              </w:rPr>
            </w:pPr>
          </w:p>
        </w:tc>
        <w:tc>
          <w:tcPr>
            <w:tcW w:w="6663" w:type="dxa"/>
            <w:vMerge w:val="restart"/>
            <w:tcBorders>
              <w:top w:val="single" w:sz="4" w:space="0" w:color="auto"/>
              <w:left w:val="nil"/>
              <w:right w:val="nil"/>
            </w:tcBorders>
          </w:tcPr>
          <w:p w14:paraId="4B60D735" w14:textId="366B534E" w:rsidR="00843ABE" w:rsidRPr="00DD15ED" w:rsidRDefault="004F088F" w:rsidP="00FF732B">
            <w:pPr>
              <w:jc w:val="both"/>
              <w:rPr>
                <w:rFonts w:ascii="Times New Roman" w:hAnsi="Times New Roman" w:cs="Times New Roman"/>
                <w:sz w:val="20"/>
                <w:szCs w:val="20"/>
              </w:rPr>
            </w:pPr>
            <w:r w:rsidRPr="00DD15ED">
              <w:rPr>
                <w:rFonts w:ascii="Times New Roman" w:hAnsi="Times New Roman" w:cs="Times New Roman"/>
                <w:sz w:val="20"/>
                <w:szCs w:val="20"/>
              </w:rPr>
              <w:t>Kepala sekolah memiliki peran sentral dalam pengembangan sekolah seperti edukator, manager, Administrator, Supervisor, Lider, Inovator, dan Motivator.</w:t>
            </w:r>
            <w:r w:rsidR="00DD15ED">
              <w:rPr>
                <w:rFonts w:ascii="Times New Roman" w:hAnsi="Times New Roman" w:cs="Times New Roman"/>
                <w:sz w:val="20"/>
                <w:szCs w:val="20"/>
              </w:rPr>
              <w:t xml:space="preserve"> Untuk menunjang pern tersebut kepalasa sekolah harus memiliki kemampuan menajerial yang baik. </w:t>
            </w:r>
            <w:r w:rsidR="004B359A" w:rsidRPr="00DD15ED">
              <w:rPr>
                <w:rFonts w:ascii="Times New Roman" w:hAnsi="Times New Roman" w:cs="Times New Roman"/>
                <w:sz w:val="20"/>
                <w:szCs w:val="20"/>
              </w:rPr>
              <w:t xml:space="preserve">Tujuan penelitian ini adalah </w:t>
            </w:r>
            <w:r w:rsidR="00FF732B">
              <w:rPr>
                <w:rFonts w:ascii="Times New Roman" w:hAnsi="Times New Roman" w:cs="Times New Roman"/>
                <w:sz w:val="20"/>
                <w:szCs w:val="20"/>
              </w:rPr>
              <w:t xml:space="preserve">mengembangkan kemampuan manajerial kepala madrasah dalam mengintegrasikan nilai karater di MTs Negeri 1 Dompu. </w:t>
            </w:r>
            <w:r w:rsidR="004B359A" w:rsidRPr="00DD15ED">
              <w:rPr>
                <w:rFonts w:ascii="Times New Roman" w:hAnsi="Times New Roman" w:cs="Times New Roman"/>
                <w:sz w:val="20"/>
                <w:szCs w:val="20"/>
              </w:rPr>
              <w:t>P</w:t>
            </w:r>
            <w:r w:rsidR="004B359A" w:rsidRPr="00DD15ED">
              <w:rPr>
                <w:rFonts w:ascii="Times New Roman" w:hAnsi="Times New Roman" w:cs="Times New Roman"/>
                <w:sz w:val="20"/>
                <w:szCs w:val="20"/>
              </w:rPr>
              <w:t xml:space="preserve">endekatan </w:t>
            </w:r>
            <w:r w:rsidR="004B359A" w:rsidRPr="00DD15ED">
              <w:rPr>
                <w:rFonts w:ascii="Times New Roman" w:hAnsi="Times New Roman" w:cs="Times New Roman"/>
                <w:sz w:val="20"/>
                <w:szCs w:val="20"/>
              </w:rPr>
              <w:t xml:space="preserve">yang diguankan adalah </w:t>
            </w:r>
            <w:r w:rsidR="004B359A" w:rsidRPr="00DD15ED">
              <w:rPr>
                <w:rFonts w:ascii="Times New Roman" w:hAnsi="Times New Roman" w:cs="Times New Roman"/>
                <w:sz w:val="20"/>
                <w:szCs w:val="20"/>
              </w:rPr>
              <w:t>kualitatif dengan jenis penelitian ini adalah studi kasus</w:t>
            </w:r>
            <w:r w:rsidR="004B359A" w:rsidRPr="00DD15ED">
              <w:rPr>
                <w:rFonts w:ascii="Times New Roman" w:hAnsi="Times New Roman" w:cs="Times New Roman"/>
                <w:sz w:val="20"/>
                <w:szCs w:val="20"/>
              </w:rPr>
              <w:t xml:space="preserve">. Subjek penelitian </w:t>
            </w:r>
            <w:r w:rsidR="004B359A" w:rsidRPr="00DD15ED">
              <w:rPr>
                <w:rFonts w:ascii="Times New Roman" w:hAnsi="Times New Roman" w:cs="Times New Roman"/>
                <w:sz w:val="20"/>
                <w:szCs w:val="20"/>
              </w:rPr>
              <w:t xml:space="preserve"> kepala sekolah, guru, </w:t>
            </w:r>
            <w:r w:rsidR="004B359A" w:rsidRPr="00DD15ED">
              <w:rPr>
                <w:rFonts w:ascii="Times New Roman" w:hAnsi="Times New Roman" w:cs="Times New Roman"/>
                <w:sz w:val="20"/>
                <w:szCs w:val="20"/>
              </w:rPr>
              <w:t>siswa</w:t>
            </w:r>
            <w:r w:rsidR="004B359A" w:rsidRPr="00DD15ED">
              <w:rPr>
                <w:rFonts w:ascii="Times New Roman" w:hAnsi="Times New Roman" w:cs="Times New Roman"/>
                <w:sz w:val="20"/>
                <w:szCs w:val="20"/>
              </w:rPr>
              <w:t xml:space="preserve"> dan masyarakat</w:t>
            </w:r>
            <w:r w:rsidR="004B359A" w:rsidRPr="00DD15ED">
              <w:rPr>
                <w:rFonts w:ascii="Times New Roman" w:hAnsi="Times New Roman" w:cs="Times New Roman"/>
                <w:sz w:val="20"/>
                <w:szCs w:val="20"/>
              </w:rPr>
              <w:t xml:space="preserve">. </w:t>
            </w:r>
            <w:r w:rsidR="00DD15ED" w:rsidRPr="00DD15ED">
              <w:rPr>
                <w:rFonts w:ascii="Times New Roman" w:hAnsi="Times New Roman" w:cs="Times New Roman"/>
                <w:sz w:val="20"/>
                <w:szCs w:val="20"/>
              </w:rPr>
              <w:t xml:space="preserve">Hasil penelitian menunjukkan bahwa </w:t>
            </w:r>
            <w:r w:rsidR="00DD15ED" w:rsidRPr="00DD15ED">
              <w:rPr>
                <w:rFonts w:ascii="Times New Roman" w:hAnsi="Times New Roman" w:cs="Times New Roman"/>
                <w:sz w:val="20"/>
                <w:szCs w:val="20"/>
              </w:rPr>
              <w:t>manajerial kepala madrasah dalam mengintegrasikan nilai karakter dibagi menjadi tiga macam yaitu: keterampilan konseptual, ketarampilan manusiawi, dan keterampilan Teknik. Keterampilan konseptual kepala madrasah terdapat dalam kegiatan sebelumnya proses pembelajaran, untuk keterampilan manusiawi dalam menerapkan Pendidikan karakter terdapat dalam komunikasi antara kepala madrasah dengan guru di Lembaga tersebut seperti pada saat diruangan guru selalu diadakan rapat untuk membicarakan tentang hal-hal yang mengganggu saat proses pembelajaran. Sedangkan untuk keterampilan teknis dilihat pada saat diadakan kegiatan hari pahlawan Kepala madrasah mampu Menyusun daftar kegiatan guru sehingga kegitan tersebut berjalan dengan lancar. Selain itu keterampilan Teknik pada saat mengafaluasi hasil kerja guru. Kedua bentuk-bentuk nilai karakter yang di integrasikan di MTsN I Dompu sebagai kepala madrasah, pemimpin berusaha menanamkan nilai-nilai karakter yang mengabil dari 99 asma’ül husna, yaitu: JTVDKAP (jujur, tangging jawab, visioner, disiplin, Kerjasama, adil dan peduli. Ketiga implikasi manajerial kepala madrasah terhadap karakter siswa di MTsN I Dompu, memberikan dampak yang positif terhadap siswa dan guru baik dalam kegiatan sekolah maupun sosial</w:t>
            </w:r>
          </w:p>
        </w:tc>
      </w:tr>
      <w:tr w:rsidR="00843ABE" w:rsidRPr="00D64737" w14:paraId="5D9A2744" w14:textId="77777777" w:rsidTr="003A3C4B">
        <w:trPr>
          <w:trHeight w:val="1482"/>
        </w:trPr>
        <w:tc>
          <w:tcPr>
            <w:tcW w:w="2977" w:type="dxa"/>
            <w:tcBorders>
              <w:top w:val="single" w:sz="4" w:space="0" w:color="auto"/>
              <w:left w:val="nil"/>
              <w:bottom w:val="single" w:sz="4" w:space="0" w:color="auto"/>
              <w:right w:val="nil"/>
            </w:tcBorders>
          </w:tcPr>
          <w:p w14:paraId="092CC3DA" w14:textId="6E7508D8" w:rsidR="00843ABE" w:rsidRPr="00D64737" w:rsidRDefault="00843ABE" w:rsidP="00D64737">
            <w:pPr>
              <w:spacing w:before="120" w:after="120"/>
              <w:jc w:val="both"/>
              <w:rPr>
                <w:rFonts w:ascii="Times New Roman" w:hAnsi="Times New Roman" w:cs="Times New Roman"/>
                <w:b/>
                <w:i/>
                <w:sz w:val="18"/>
              </w:rPr>
            </w:pPr>
            <w:r w:rsidRPr="00D64737">
              <w:rPr>
                <w:rFonts w:ascii="Times New Roman" w:hAnsi="Times New Roman" w:cs="Times New Roman"/>
                <w:b/>
                <w:i/>
                <w:sz w:val="18"/>
              </w:rPr>
              <w:t>Keywords:</w:t>
            </w:r>
          </w:p>
          <w:p w14:paraId="52177C5F" w14:textId="4F955861" w:rsidR="00C36156" w:rsidRPr="00D64737" w:rsidRDefault="004E1781" w:rsidP="00700C26">
            <w:pPr>
              <w:rPr>
                <w:rFonts w:ascii="Times New Roman" w:hAnsi="Times New Roman" w:cs="Times New Roman"/>
                <w:b/>
                <w:i/>
              </w:rPr>
            </w:pPr>
            <w:r>
              <w:rPr>
                <w:rFonts w:ascii="Times New Roman" w:hAnsi="Times New Roman" w:cs="Times New Roman"/>
                <w:b/>
                <w:i/>
              </w:rPr>
              <w:t>Manajerial, Kepala Sekolah, Nilai Karakter</w:t>
            </w:r>
          </w:p>
        </w:tc>
        <w:tc>
          <w:tcPr>
            <w:tcW w:w="283" w:type="dxa"/>
            <w:vMerge/>
            <w:tcBorders>
              <w:top w:val="nil"/>
              <w:left w:val="nil"/>
              <w:bottom w:val="nil"/>
              <w:right w:val="nil"/>
            </w:tcBorders>
          </w:tcPr>
          <w:p w14:paraId="6A0B1BAE" w14:textId="77777777" w:rsidR="00843ABE" w:rsidRPr="00D64737" w:rsidRDefault="00843ABE" w:rsidP="00D64737">
            <w:pPr>
              <w:spacing w:before="120"/>
              <w:jc w:val="both"/>
              <w:rPr>
                <w:rFonts w:ascii="Times New Roman" w:hAnsi="Times New Roman" w:cs="Times New Roman"/>
              </w:rPr>
            </w:pPr>
          </w:p>
        </w:tc>
        <w:tc>
          <w:tcPr>
            <w:tcW w:w="6663" w:type="dxa"/>
            <w:vMerge/>
            <w:tcBorders>
              <w:left w:val="nil"/>
              <w:bottom w:val="single" w:sz="4" w:space="0" w:color="auto"/>
              <w:right w:val="nil"/>
            </w:tcBorders>
          </w:tcPr>
          <w:p w14:paraId="4731D3E1" w14:textId="77777777" w:rsidR="00843ABE" w:rsidRPr="00D64737" w:rsidRDefault="00843ABE" w:rsidP="00D64737">
            <w:pPr>
              <w:spacing w:before="120"/>
              <w:jc w:val="both"/>
              <w:rPr>
                <w:rFonts w:ascii="Times New Roman" w:hAnsi="Times New Roman" w:cs="Times New Roman"/>
                <w:iCs/>
                <w:color w:val="000000"/>
                <w:sz w:val="18"/>
                <w:szCs w:val="18"/>
              </w:rPr>
            </w:pPr>
          </w:p>
        </w:tc>
      </w:tr>
      <w:tr w:rsidR="00843ABE" w:rsidRPr="00D64737" w14:paraId="3167BCE4" w14:textId="77777777" w:rsidTr="003A3C4B">
        <w:trPr>
          <w:trHeight w:val="70"/>
        </w:trPr>
        <w:tc>
          <w:tcPr>
            <w:tcW w:w="2977" w:type="dxa"/>
            <w:tcBorders>
              <w:top w:val="single" w:sz="4" w:space="0" w:color="auto"/>
              <w:left w:val="nil"/>
              <w:bottom w:val="single" w:sz="4" w:space="0" w:color="auto"/>
              <w:right w:val="nil"/>
            </w:tcBorders>
          </w:tcPr>
          <w:p w14:paraId="09B4E42C" w14:textId="3A4EB9EA" w:rsidR="00843ABE" w:rsidRPr="00D64737" w:rsidRDefault="00843ABE" w:rsidP="00FF732B">
            <w:pPr>
              <w:jc w:val="both"/>
              <w:rPr>
                <w:rFonts w:ascii="Times New Roman" w:hAnsi="Times New Roman" w:cs="Times New Roman"/>
                <w:b/>
                <w:i/>
              </w:rPr>
            </w:pPr>
            <w:r w:rsidRPr="00F800F8">
              <w:rPr>
                <w:rFonts w:ascii="Times New Roman" w:hAnsi="Times New Roman" w:cs="Times New Roman"/>
                <w:b/>
                <w:sz w:val="20"/>
                <w:szCs w:val="20"/>
              </w:rPr>
              <w:t>Article Info</w:t>
            </w:r>
          </w:p>
        </w:tc>
        <w:tc>
          <w:tcPr>
            <w:tcW w:w="283" w:type="dxa"/>
            <w:tcBorders>
              <w:top w:val="nil"/>
              <w:left w:val="nil"/>
              <w:bottom w:val="nil"/>
              <w:right w:val="nil"/>
            </w:tcBorders>
          </w:tcPr>
          <w:p w14:paraId="7BA2144B" w14:textId="77777777" w:rsidR="00843ABE" w:rsidRPr="00D64737" w:rsidRDefault="00843ABE" w:rsidP="00FF732B">
            <w:pPr>
              <w:jc w:val="both"/>
              <w:rPr>
                <w:rFonts w:ascii="Times New Roman" w:hAnsi="Times New Roman" w:cs="Times New Roman"/>
              </w:rPr>
            </w:pPr>
          </w:p>
        </w:tc>
        <w:tc>
          <w:tcPr>
            <w:tcW w:w="6663" w:type="dxa"/>
            <w:tcBorders>
              <w:top w:val="nil"/>
              <w:left w:val="nil"/>
              <w:bottom w:val="single" w:sz="4" w:space="0" w:color="auto"/>
              <w:right w:val="nil"/>
            </w:tcBorders>
          </w:tcPr>
          <w:p w14:paraId="13F176D0" w14:textId="527574E1" w:rsidR="00FF732B" w:rsidRPr="00D64737" w:rsidRDefault="00843ABE" w:rsidP="00FF732B">
            <w:pPr>
              <w:rPr>
                <w:rFonts w:ascii="Times New Roman" w:hAnsi="Times New Roman" w:cs="Times New Roman"/>
                <w:i/>
                <w:iCs/>
                <w:color w:val="000000"/>
                <w:sz w:val="16"/>
                <w:szCs w:val="12"/>
              </w:rPr>
            </w:pPr>
            <w:r w:rsidRPr="00F800F8">
              <w:rPr>
                <w:rFonts w:ascii="Times New Roman" w:hAnsi="Times New Roman" w:cs="Times New Roman"/>
                <w:b/>
                <w:bCs/>
                <w:iCs/>
                <w:color w:val="000000"/>
                <w:sz w:val="20"/>
                <w:szCs w:val="20"/>
              </w:rPr>
              <w:t>Abstract</w:t>
            </w:r>
          </w:p>
        </w:tc>
      </w:tr>
      <w:tr w:rsidR="00843ABE" w:rsidRPr="00D64737" w14:paraId="3C15DAFF" w14:textId="77777777" w:rsidTr="003A3C4B">
        <w:trPr>
          <w:trHeight w:val="70"/>
        </w:trPr>
        <w:tc>
          <w:tcPr>
            <w:tcW w:w="2977" w:type="dxa"/>
            <w:tcBorders>
              <w:top w:val="single" w:sz="4" w:space="0" w:color="auto"/>
              <w:left w:val="nil"/>
              <w:bottom w:val="single" w:sz="4" w:space="0" w:color="auto"/>
              <w:right w:val="nil"/>
            </w:tcBorders>
          </w:tcPr>
          <w:p w14:paraId="02D2DABF" w14:textId="77777777" w:rsidR="00843ABE" w:rsidRPr="00F800F8" w:rsidRDefault="00843ABE" w:rsidP="00843ABE">
            <w:pPr>
              <w:jc w:val="both"/>
              <w:rPr>
                <w:rFonts w:ascii="Times New Roman" w:hAnsi="Times New Roman" w:cs="Times New Roman"/>
                <w:b/>
                <w:i/>
                <w:sz w:val="20"/>
                <w:szCs w:val="20"/>
              </w:rPr>
            </w:pPr>
            <w:r w:rsidRPr="00F800F8">
              <w:rPr>
                <w:rFonts w:ascii="Times New Roman" w:hAnsi="Times New Roman" w:cs="Times New Roman"/>
                <w:b/>
                <w:i/>
                <w:sz w:val="20"/>
                <w:szCs w:val="20"/>
              </w:rPr>
              <w:t>Article history:</w:t>
            </w:r>
          </w:p>
          <w:p w14:paraId="091BE900" w14:textId="700900E2" w:rsidR="00843ABE" w:rsidRDefault="003A3C4B" w:rsidP="00843ABE">
            <w:pPr>
              <w:jc w:val="both"/>
              <w:rPr>
                <w:rFonts w:ascii="Times New Roman" w:hAnsi="Times New Roman" w:cs="Times New Roman"/>
                <w:sz w:val="20"/>
                <w:szCs w:val="20"/>
              </w:rPr>
            </w:pPr>
            <w:r>
              <w:rPr>
                <w:rFonts w:ascii="Times New Roman" w:hAnsi="Times New Roman" w:cs="Times New Roman"/>
                <w:sz w:val="20"/>
                <w:szCs w:val="20"/>
              </w:rPr>
              <w:t>Diterima: Tanggal, Bulan, Tahun</w:t>
            </w:r>
          </w:p>
          <w:p w14:paraId="2473C4C1" w14:textId="431655EB" w:rsidR="003A3C4B" w:rsidRPr="00F800F8" w:rsidRDefault="003A3C4B" w:rsidP="00843ABE">
            <w:pPr>
              <w:jc w:val="both"/>
              <w:rPr>
                <w:rFonts w:ascii="Times New Roman" w:hAnsi="Times New Roman" w:cs="Times New Roman"/>
                <w:sz w:val="20"/>
                <w:szCs w:val="20"/>
              </w:rPr>
            </w:pPr>
            <w:r>
              <w:rPr>
                <w:rFonts w:ascii="Times New Roman" w:hAnsi="Times New Roman" w:cs="Times New Roman"/>
                <w:sz w:val="20"/>
                <w:szCs w:val="20"/>
              </w:rPr>
              <w:t xml:space="preserve">Terbit: Tanggal, Bulan, Tahun </w:t>
            </w:r>
          </w:p>
          <w:p w14:paraId="73C63A8F" w14:textId="77777777" w:rsidR="00843ABE" w:rsidRPr="00D64737" w:rsidRDefault="00843ABE" w:rsidP="00843ABE">
            <w:pPr>
              <w:spacing w:before="120" w:after="120"/>
              <w:jc w:val="both"/>
              <w:rPr>
                <w:rFonts w:ascii="Times New Roman" w:hAnsi="Times New Roman" w:cs="Times New Roman"/>
                <w:b/>
                <w:i/>
              </w:rPr>
            </w:pPr>
          </w:p>
        </w:tc>
        <w:tc>
          <w:tcPr>
            <w:tcW w:w="283" w:type="dxa"/>
            <w:tcBorders>
              <w:top w:val="nil"/>
              <w:left w:val="nil"/>
              <w:bottom w:val="nil"/>
              <w:right w:val="nil"/>
            </w:tcBorders>
          </w:tcPr>
          <w:p w14:paraId="16C187F2" w14:textId="77777777" w:rsidR="00843ABE" w:rsidRPr="00D64737" w:rsidRDefault="00843ABE" w:rsidP="00843ABE">
            <w:pPr>
              <w:spacing w:before="120"/>
              <w:jc w:val="both"/>
              <w:rPr>
                <w:rFonts w:ascii="Times New Roman" w:hAnsi="Times New Roman" w:cs="Times New Roman"/>
              </w:rPr>
            </w:pPr>
          </w:p>
        </w:tc>
        <w:tc>
          <w:tcPr>
            <w:tcW w:w="6663" w:type="dxa"/>
            <w:tcBorders>
              <w:top w:val="nil"/>
              <w:left w:val="nil"/>
              <w:bottom w:val="single" w:sz="4" w:space="0" w:color="auto"/>
              <w:right w:val="nil"/>
            </w:tcBorders>
          </w:tcPr>
          <w:p w14:paraId="19891C78" w14:textId="74331953" w:rsidR="00843ABE" w:rsidRPr="00600501" w:rsidRDefault="00FF732B" w:rsidP="00843ABE">
            <w:pPr>
              <w:spacing w:line="259" w:lineRule="auto"/>
              <w:jc w:val="both"/>
              <w:rPr>
                <w:rFonts w:ascii="Times New Roman" w:hAnsi="Times New Roman" w:cs="Times New Roman"/>
                <w:i/>
                <w:sz w:val="20"/>
                <w:szCs w:val="20"/>
              </w:rPr>
            </w:pPr>
            <w:r w:rsidRPr="00FF732B">
              <w:rPr>
                <w:rFonts w:ascii="Times New Roman" w:hAnsi="Times New Roman" w:cs="Times New Roman"/>
                <w:i/>
                <w:sz w:val="20"/>
                <w:szCs w:val="20"/>
              </w:rPr>
              <w:t>Principals have a central role in school development as educators, managers, administrators, supervisors, leaders, innovators, and motivators. To support this role, school principals must have good managerial skills. The purpose of this study was to develop the managerial ability of madrasah principals in integrating character values ​​at MTs Negeri 1 Dompu. The approach used is qualitative with this type of research is a case study. The research subjects are principals, teachers, students and the community. The results showed that the managerial head of madrasas in integrating character values ​​were divided into three types, namely: conceptual skills, human skills, and technical skills. The conceptual skills of the madrasa principal are contained in the previous activities of the learning process, for human skills in implementing character education are found in the communication between the madrasa principal and the teacher at the institution, such as when the teacher's room is always held a meeting to talk about things that interfere with the learning process. As for technical skills, it can be seen when the Hero's Day activity is held. The head of the madrasa is able to compile a list of teacher activities so that the activity runs smoothly. In addition, technical skills when evaluating the work of teachers. The two forms of character values ​​that are integrated in MTsN I Dompu as the head of the madrasa, the leader tries to instill character values ​​</w:t>
            </w:r>
            <w:r w:rsidRPr="00FF732B">
              <w:rPr>
                <w:rFonts w:ascii="Times New Roman" w:hAnsi="Times New Roman" w:cs="Times New Roman"/>
                <w:i/>
                <w:sz w:val="20"/>
                <w:szCs w:val="20"/>
              </w:rPr>
              <w:lastRenderedPageBreak/>
              <w:t>that take from the 99 Asma'ül Husna, namely: JTVDKAP (honest, responsible, visionary, disciplined, cooperative, fair and The three managerial implications of the madrasa principal on the character of students at MTsN I Dompu, have a positive impact on students and teachers both in school and social activities</w:t>
            </w:r>
          </w:p>
        </w:tc>
      </w:tr>
      <w:tr w:rsidR="00843ABE" w:rsidRPr="00D64737" w14:paraId="0BD10D0C" w14:textId="77777777" w:rsidTr="003A3C4B">
        <w:trPr>
          <w:trHeight w:val="70"/>
        </w:trPr>
        <w:tc>
          <w:tcPr>
            <w:tcW w:w="2977" w:type="dxa"/>
            <w:tcBorders>
              <w:top w:val="single" w:sz="4" w:space="0" w:color="auto"/>
              <w:left w:val="nil"/>
              <w:bottom w:val="single" w:sz="4" w:space="0" w:color="auto"/>
              <w:right w:val="nil"/>
            </w:tcBorders>
          </w:tcPr>
          <w:p w14:paraId="7CB10EF1" w14:textId="77777777" w:rsidR="00843ABE" w:rsidRPr="00F800F8" w:rsidRDefault="00843ABE" w:rsidP="00843ABE">
            <w:pPr>
              <w:jc w:val="both"/>
              <w:rPr>
                <w:rFonts w:ascii="Times New Roman" w:hAnsi="Times New Roman" w:cs="Times New Roman"/>
                <w:b/>
                <w:i/>
                <w:sz w:val="20"/>
                <w:szCs w:val="20"/>
              </w:rPr>
            </w:pPr>
          </w:p>
        </w:tc>
        <w:tc>
          <w:tcPr>
            <w:tcW w:w="283" w:type="dxa"/>
            <w:tcBorders>
              <w:top w:val="nil"/>
              <w:left w:val="nil"/>
              <w:bottom w:val="nil"/>
              <w:right w:val="nil"/>
            </w:tcBorders>
          </w:tcPr>
          <w:p w14:paraId="2F97243F" w14:textId="77777777" w:rsidR="00843ABE" w:rsidRPr="00D64737" w:rsidRDefault="00843ABE" w:rsidP="00843ABE">
            <w:pPr>
              <w:spacing w:before="120"/>
              <w:jc w:val="both"/>
              <w:rPr>
                <w:rFonts w:ascii="Times New Roman" w:hAnsi="Times New Roman" w:cs="Times New Roman"/>
              </w:rPr>
            </w:pPr>
          </w:p>
        </w:tc>
        <w:tc>
          <w:tcPr>
            <w:tcW w:w="6663" w:type="dxa"/>
            <w:tcBorders>
              <w:top w:val="nil"/>
              <w:left w:val="nil"/>
              <w:bottom w:val="single" w:sz="4" w:space="0" w:color="auto"/>
              <w:right w:val="nil"/>
            </w:tcBorders>
          </w:tcPr>
          <w:p w14:paraId="6DEE2C65" w14:textId="77777777" w:rsidR="00843ABE" w:rsidRPr="00D64737" w:rsidRDefault="00843ABE" w:rsidP="00843ABE">
            <w:pPr>
              <w:spacing w:before="120" w:after="120"/>
              <w:jc w:val="right"/>
              <w:rPr>
                <w:rFonts w:ascii="Times New Roman" w:hAnsi="Times New Roman" w:cs="Times New Roman"/>
                <w:i/>
                <w:iCs/>
                <w:color w:val="000000"/>
                <w:sz w:val="16"/>
                <w:szCs w:val="12"/>
              </w:rPr>
            </w:pPr>
            <w:r w:rsidRPr="00D64737">
              <w:rPr>
                <w:rFonts w:ascii="Times New Roman" w:hAnsi="Times New Roman" w:cs="Times New Roman"/>
                <w:i/>
                <w:iCs/>
                <w:color w:val="000000"/>
                <w:sz w:val="16"/>
                <w:szCs w:val="12"/>
              </w:rPr>
              <w:t xml:space="preserve">This is an open access article under the </w:t>
            </w:r>
            <w:hyperlink r:id="rId10" w:history="1">
              <w:r w:rsidRPr="00D64737">
                <w:rPr>
                  <w:rStyle w:val="Hyperlink"/>
                  <w:rFonts w:ascii="Times New Roman" w:hAnsi="Times New Roman" w:cs="Times New Roman"/>
                  <w:i/>
                  <w:sz w:val="16"/>
                  <w:szCs w:val="12"/>
                </w:rPr>
                <w:t>Lisensi Creative Commons Atribusi-BerbagiSerupa 4.0 Internasional</w:t>
              </w:r>
            </w:hyperlink>
          </w:p>
          <w:p w14:paraId="54563F8E" w14:textId="19C858A8" w:rsidR="00843ABE" w:rsidRPr="00843ABE" w:rsidRDefault="00843ABE" w:rsidP="00843ABE">
            <w:pPr>
              <w:jc w:val="right"/>
              <w:rPr>
                <w:rFonts w:ascii="Times New Roman" w:hAnsi="Times New Roman" w:cs="Times New Roman"/>
                <w:i/>
                <w:iCs/>
                <w:color w:val="000000"/>
                <w:sz w:val="20"/>
                <w:szCs w:val="20"/>
              </w:rPr>
            </w:pPr>
            <w:r w:rsidRPr="00D64737">
              <w:rPr>
                <w:rFonts w:ascii="Times New Roman" w:hAnsi="Times New Roman" w:cs="Times New Roman"/>
                <w:noProof/>
              </w:rPr>
              <w:drawing>
                <wp:inline distT="0" distB="0" distL="0" distR="0" wp14:anchorId="35FDDB82" wp14:editId="66DAD6BA">
                  <wp:extent cx="838200" cy="297180"/>
                  <wp:effectExtent l="0" t="0" r="0" b="7620"/>
                  <wp:docPr id="3" name="Picture 3"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isensi Creative Common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tc>
      </w:tr>
      <w:tr w:rsidR="00D64737" w:rsidRPr="00D64737" w14:paraId="0E971952" w14:textId="77777777" w:rsidTr="003A3C4B">
        <w:tc>
          <w:tcPr>
            <w:tcW w:w="9923" w:type="dxa"/>
            <w:gridSpan w:val="3"/>
            <w:tcBorders>
              <w:top w:val="nil"/>
              <w:left w:val="nil"/>
              <w:bottom w:val="double" w:sz="4" w:space="0" w:color="auto"/>
              <w:right w:val="nil"/>
            </w:tcBorders>
          </w:tcPr>
          <w:p w14:paraId="3791A083" w14:textId="77777777" w:rsidR="004376E3" w:rsidRDefault="00D64737" w:rsidP="004376E3">
            <w:pPr>
              <w:spacing w:before="120"/>
              <w:rPr>
                <w:rFonts w:ascii="Times New Roman" w:hAnsi="Times New Roman" w:cs="Times New Roman"/>
                <w:b/>
                <w:i/>
                <w:sz w:val="24"/>
                <w:szCs w:val="24"/>
              </w:rPr>
            </w:pPr>
            <w:r w:rsidRPr="00C91E86">
              <w:rPr>
                <w:rFonts w:ascii="Times New Roman" w:hAnsi="Times New Roman" w:cs="Times New Roman"/>
                <w:b/>
                <w:i/>
                <w:sz w:val="24"/>
                <w:szCs w:val="24"/>
              </w:rPr>
              <w:t>Corresponding Author:</w:t>
            </w:r>
          </w:p>
          <w:p w14:paraId="094DADD0" w14:textId="68C78F4A" w:rsidR="004376E3" w:rsidRPr="004376E3" w:rsidRDefault="004376E3" w:rsidP="004376E3">
            <w:pPr>
              <w:spacing w:before="120"/>
              <w:rPr>
                <w:rFonts w:ascii="Times New Roman" w:hAnsi="Times New Roman" w:cs="Times New Roman"/>
                <w:b/>
                <w:i/>
                <w:sz w:val="24"/>
                <w:szCs w:val="24"/>
              </w:rPr>
            </w:pPr>
            <w:r>
              <w:rPr>
                <w:rFonts w:ascii="Times New Roman" w:hAnsi="Times New Roman" w:cs="Times New Roman"/>
                <w:sz w:val="20"/>
                <w:szCs w:val="20"/>
              </w:rPr>
              <w:t>Yufina Yuliana</w:t>
            </w:r>
          </w:p>
          <w:p w14:paraId="316ED8F8" w14:textId="77777777" w:rsidR="00700C26" w:rsidRPr="00CF64D8" w:rsidRDefault="00700C26" w:rsidP="00700C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sz w:val="32"/>
                <w:szCs w:val="28"/>
              </w:rPr>
            </w:pPr>
            <w:r w:rsidRPr="0085108B">
              <w:rPr>
                <w:rFonts w:ascii="Times New Roman" w:hAnsi="Times New Roman" w:cs="Times New Roman"/>
                <w:sz w:val="20"/>
                <w:szCs w:val="20"/>
              </w:rPr>
              <w:t>Universitas Islam Negeri Mataram</w:t>
            </w:r>
          </w:p>
          <w:p w14:paraId="65AF3BD4" w14:textId="24F37504" w:rsidR="00D64737" w:rsidRPr="00D00060" w:rsidRDefault="00D64737" w:rsidP="00FF732B">
            <w:pPr>
              <w:rPr>
                <w:rFonts w:ascii="Times New Roman" w:hAnsi="Times New Roman" w:cs="Times New Roman"/>
                <w:color w:val="000000"/>
                <w:sz w:val="18"/>
                <w:szCs w:val="18"/>
              </w:rPr>
            </w:pPr>
            <w:r w:rsidRPr="00D00060">
              <w:rPr>
                <w:rFonts w:ascii="Times New Roman" w:hAnsi="Times New Roman" w:cs="Times New Roman"/>
              </w:rPr>
              <w:t xml:space="preserve">Email: </w:t>
            </w:r>
            <w:hyperlink r:id="rId12" w:history="1">
              <w:r w:rsidR="004E1781" w:rsidRPr="006D7764">
                <w:rPr>
                  <w:rStyle w:val="Hyperlink"/>
                  <w:rFonts w:ascii="Times New Roman" w:hAnsi="Times New Roman" w:cs="Times New Roman"/>
                </w:rPr>
                <w:t>yufinayuliana29@gmail.com</w:t>
              </w:r>
            </w:hyperlink>
            <w:r w:rsidR="004E1781">
              <w:rPr>
                <w:rFonts w:ascii="Times New Roman" w:hAnsi="Times New Roman" w:cs="Times New Roman"/>
              </w:rPr>
              <w:t xml:space="preserve"> </w:t>
            </w:r>
            <w:bookmarkStart w:id="0" w:name="_GoBack"/>
            <w:bookmarkEnd w:id="0"/>
          </w:p>
        </w:tc>
      </w:tr>
    </w:tbl>
    <w:p w14:paraId="607E97B5" w14:textId="77777777" w:rsidR="00087444" w:rsidRDefault="00D00060" w:rsidP="00087444">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PENDAHULUAN </w:t>
      </w:r>
    </w:p>
    <w:p w14:paraId="10170C49" w14:textId="77777777" w:rsidR="00C96B92" w:rsidRDefault="000F42B7" w:rsidP="00C96B92">
      <w:pPr>
        <w:spacing w:after="0"/>
        <w:ind w:firstLine="567"/>
        <w:jc w:val="both"/>
        <w:rPr>
          <w:rFonts w:ascii="Times New Roman" w:hAnsi="Times New Roman" w:cs="Times New Roman"/>
          <w:sz w:val="24"/>
          <w:szCs w:val="24"/>
        </w:rPr>
      </w:pPr>
      <w:r w:rsidRPr="00C96B92">
        <w:rPr>
          <w:rFonts w:ascii="Times New Roman" w:hAnsi="Times New Roman" w:cs="Times New Roman"/>
          <w:sz w:val="24"/>
          <w:szCs w:val="24"/>
        </w:rPr>
        <w:t xml:space="preserve">Manajemen sekolah terletak pada pemegan utama yaitu kepala sekolah dan seluruh organisasi sekolah. Kepala sekolah mempunyai tanggung jawab untuk menggerakan sisitim yang ada pada sekolah tersebut. Kepala sekolah sebagai top management tentu tidak lepas dari campur tangan majunya sebuah Lembaga Pendidikan </w:t>
      </w:r>
      <w:r w:rsidRPr="00C96B92">
        <w:rPr>
          <w:rFonts w:ascii="Times New Roman" w:hAnsi="Times New Roman" w:cs="Times New Roman"/>
          <w:sz w:val="24"/>
          <w:szCs w:val="24"/>
        </w:rPr>
        <w:fldChar w:fldCharType="begin" w:fldLock="1"/>
      </w:r>
      <w:r w:rsidRPr="00C96B92">
        <w:rPr>
          <w:rFonts w:ascii="Times New Roman" w:hAnsi="Times New Roman" w:cs="Times New Roman"/>
          <w:sz w:val="24"/>
          <w:szCs w:val="24"/>
        </w:rPr>
        <w:instrText>ADDIN CSL_CITATION {"citationItems":[{"id":"ITEM-1","itemData":{"author":[{"dropping-particle":"","family":"Konseling","given":"Layanan Bimbingan","non-dropping-particle":"","parse-names":false,"suffix":""},{"dropping-particle":"","family":"Peserta","given":"Persepsi","non-dropping-particle":"","parse-names":false,"suffix":""},{"dropping-particle":"","family":"Kelas","given":"Didik","non-dropping-particle":"","parse-names":false,"suffix":""},{"dropping-particle":"","family":"Negeri","given":"S M P","non-dropping-particle":"","parse-names":false,"suffix":""},{"dropping-particle":"","family":"Suryaatmaja","given":"Dana","non-dropping-particle":"","parse-names":false,"suffix":""},{"dropping-particle":"","family":"Trisnamansyah","given":"Sutaryat","non-dropping-particle":"","parse-names":false,"suffix":""},{"dropping-particle":"","family":"Hanafiah","given":"Nanang","non-dropping-particle":"","parse-names":false,"suffix":""}],"id":"ITEM-1","issued":{"date-parts":[["2018"]]},"page":"17-26","title":"Kontribusi Manajemen Pembelajaran , dan Kepemimpinan Kepala Sekolah Terhadap Prestasi Belajar Peserta Didik","type":"article-journal","volume":"1"},"uris":["http://www.mendeley.com/documents/?uuid=295c2f5b-0635-40ec-8027-bcec8269cab8"]}],"mendeley":{"formattedCitation":"(Konseling et al. 2018)","plainTextFormattedCitation":"(Konseling et al. 2018)","previouslyFormattedCitation":"(Konseling et al. 2018)"},"properties":{"noteIndex":0},"schema":"https://github.com/citation-style-language/schema/raw/master/csl-citation.json"}</w:instrText>
      </w:r>
      <w:r w:rsidRPr="00C96B92">
        <w:rPr>
          <w:rFonts w:ascii="Times New Roman" w:hAnsi="Times New Roman" w:cs="Times New Roman"/>
          <w:sz w:val="24"/>
          <w:szCs w:val="24"/>
        </w:rPr>
        <w:fldChar w:fldCharType="separate"/>
      </w:r>
      <w:r w:rsidRPr="00C96B92">
        <w:rPr>
          <w:rFonts w:ascii="Times New Roman" w:hAnsi="Times New Roman" w:cs="Times New Roman"/>
          <w:noProof/>
          <w:sz w:val="24"/>
          <w:szCs w:val="24"/>
        </w:rPr>
        <w:t>(Konseling et al. 2018)</w:t>
      </w:r>
      <w:r w:rsidRPr="00C96B92">
        <w:rPr>
          <w:rFonts w:ascii="Times New Roman" w:hAnsi="Times New Roman" w:cs="Times New Roman"/>
          <w:sz w:val="24"/>
          <w:szCs w:val="24"/>
        </w:rPr>
        <w:fldChar w:fldCharType="end"/>
      </w:r>
      <w:r w:rsidRPr="00C96B92">
        <w:rPr>
          <w:rFonts w:ascii="Times New Roman" w:hAnsi="Times New Roman" w:cs="Times New Roman"/>
          <w:sz w:val="24"/>
          <w:szCs w:val="24"/>
        </w:rPr>
        <w:t xml:space="preserve"> manajemen sekolah juga merupakan proses pengelola sekolah melalui perncanaan, pengorgnisasian,pengarahan dan pengawasan sekolah agar mencapai tujuan pendidikan  yang telah ditetapkan. Kepala sekolah sebagai manajer sekoalah menepatkan posisi yang telah ditentukan di dalam organisasi sekolah. Salah satu perioritas kepala sekolah dalam menajemen kepala sekolah ialah manajemen pembelajara </w:t>
      </w:r>
      <w:r w:rsidRPr="00C96B92">
        <w:rPr>
          <w:rFonts w:ascii="Times New Roman" w:hAnsi="Times New Roman" w:cs="Times New Roman"/>
          <w:sz w:val="24"/>
          <w:szCs w:val="24"/>
        </w:rPr>
        <w:fldChar w:fldCharType="begin" w:fldLock="1"/>
      </w:r>
      <w:r w:rsidRPr="00C96B92">
        <w:rPr>
          <w:rFonts w:ascii="Times New Roman" w:hAnsi="Times New Roman" w:cs="Times New Roman"/>
          <w:sz w:val="24"/>
          <w:szCs w:val="24"/>
        </w:rPr>
        <w:instrText>ADDIN CSL_CITATION {"citationItems":[{"id":"ITEM-1","itemData":{"ISSN":"2302-0156","abstract":"The school management can mean everything pertaining to the management of the educational process to achieve the stated goals, both short-term goals, medium, or panjang.Tujuan term goal of this research was to determine the school management to improve the quality of education, to include: (1) Planning school programs; (2) The implementation of school programs and (3) Barriers faced. This study used a qualitative approach with descriptive methods, techniques of data collection is done through interview, observation guidelines, and documentation. Subjects were principals, supervisors and teachers in primary schools Boarding School Jar Pidie district. Research results found: (1) planning school programs include: teaching programs, including: the need of teachers sharing teaching duties, procurement of textbooks, teaching tools and props, procurement or development of school laboratories, procurement or development of school libraries, system of assessment of learning outcomes, and curricular activities; (2) The implementation of school programs that the strategy adopted to achieve the improvement of the quality of education, include: socialization program, SWOT analysis, problem solving, quality improvement, and monitoring and evaluating the implementation of school programs; and (3) Barriers in planning school programs, among others, lack of community participation and economic difficulties so that their support for the management of low participating schools. It is expected that supervisors in order to direct and supervise principals in improving the quality of education on school program planning, program implementation and obstacles faced by appropriate, effective and efficient so that the quality of education in the schools can be improved.","author":[{"dropping-particle":"","family":"Nur","given":"Muhammad","non-dropping-particle":"","parse-names":false,"suffix":""},{"dropping-particle":"","family":"Harun","given":"Cut Zahri","non-dropping-particle":"","parse-names":false,"suffix":""},{"dropping-particle":"","family":"Ibrahim","given":"Sakdiah","non-dropping-particle":"","parse-names":false,"suffix":""}],"container-title":"Jurnal Administrasi Pendidikan","id":"ITEM-1","issue":"1","issued":{"date-parts":[["2016"]]},"page":"93-103","title":"Manajemen Sekolah Dalam Meningkatkan Mutu Pendidikan Pada Sdn Dayah Guci Kabupaten Pidie","type":"article-journal","volume":"4"},"uris":["http://www.mendeley.com/documents/?uuid=9c49a2fb-4a40-4854-959e-fb673bc1ac07"]}],"mendeley":{"formattedCitation":"(Nur, Harun, and Ibrahim 2016)","plainTextFormattedCitation":"(Nur, Harun, and Ibrahim 2016)","previouslyFormattedCitation":"(Nur, Harun, and Ibrahim 2016)"},"properties":{"noteIndex":0},"schema":"https://github.com/citation-style-language/schema/raw/master/csl-citation.json"}</w:instrText>
      </w:r>
      <w:r w:rsidRPr="00C96B92">
        <w:rPr>
          <w:rFonts w:ascii="Times New Roman" w:hAnsi="Times New Roman" w:cs="Times New Roman"/>
          <w:sz w:val="24"/>
          <w:szCs w:val="24"/>
        </w:rPr>
        <w:fldChar w:fldCharType="separate"/>
      </w:r>
      <w:r w:rsidRPr="00C96B92">
        <w:rPr>
          <w:rFonts w:ascii="Times New Roman" w:hAnsi="Times New Roman" w:cs="Times New Roman"/>
          <w:noProof/>
          <w:sz w:val="24"/>
          <w:szCs w:val="24"/>
        </w:rPr>
        <w:t>(Nur, Harun, and Ibrahim 2016)</w:t>
      </w:r>
      <w:r w:rsidRPr="00C96B92">
        <w:rPr>
          <w:rFonts w:ascii="Times New Roman" w:hAnsi="Times New Roman" w:cs="Times New Roman"/>
          <w:sz w:val="24"/>
          <w:szCs w:val="24"/>
        </w:rPr>
        <w:fldChar w:fldCharType="end"/>
      </w:r>
      <w:r w:rsidRPr="00C96B92">
        <w:rPr>
          <w:rFonts w:ascii="Times New Roman" w:hAnsi="Times New Roman" w:cs="Times New Roman"/>
          <w:sz w:val="24"/>
          <w:szCs w:val="24"/>
        </w:rPr>
        <w:t xml:space="preserve">  </w:t>
      </w:r>
    </w:p>
    <w:p w14:paraId="6FB75971" w14:textId="2BB67759" w:rsidR="00C96B92" w:rsidRDefault="000F42B7" w:rsidP="00C96B92">
      <w:pPr>
        <w:spacing w:after="0"/>
        <w:ind w:firstLine="567"/>
        <w:jc w:val="both"/>
        <w:rPr>
          <w:rFonts w:ascii="Times New Roman" w:hAnsi="Times New Roman" w:cs="Times New Roman"/>
          <w:sz w:val="24"/>
          <w:szCs w:val="24"/>
        </w:rPr>
      </w:pPr>
      <w:r w:rsidRPr="00C96B92">
        <w:rPr>
          <w:rFonts w:ascii="Times New Roman" w:hAnsi="Times New Roman" w:cs="Times New Roman"/>
          <w:sz w:val="24"/>
          <w:szCs w:val="24"/>
        </w:rPr>
        <w:t>Untuk mencapai tujuan pendidikan pemimpin atau kepala sekolah harus mempunyai keterampilan untuk dapat melaksanakan fungsi-fungsinya dan tugas-tugasnya, maka para manajer membutuhkan berbagai kemampuan dan keterampilan dasar yaitu: keterampilan membuat konsep (conceptual skill), keterampilan melaksanakan administrasi (administrative skill), keterampilan bekerja sama (human relationship skill), dan keterampilan melaksanakan secara teknis (technical skill). Keempat keterampilan manajerial tersebut, diperlukan untuk melaksanakan tugas manajerial secara efektif (Amin, 1993:9-10). Oleh karna itu, pengelolaan pendidikan memerlukan pemimpin yang potensial dan kompetensi sehingga seluruh pengelolaan pendidikan dapat melaksanakan tugas dan fungsinya sesuai denga</w:t>
      </w:r>
      <w:r w:rsidR="00775E63">
        <w:rPr>
          <w:rFonts w:ascii="Times New Roman" w:hAnsi="Times New Roman" w:cs="Times New Roman"/>
          <w:sz w:val="24"/>
          <w:szCs w:val="24"/>
        </w:rPr>
        <w:t xml:space="preserve">n target yang telah ditetapkan </w:t>
      </w:r>
      <w:r w:rsidRPr="00C96B92">
        <w:rPr>
          <w:rFonts w:ascii="Times New Roman" w:hAnsi="Times New Roman" w:cs="Times New Roman"/>
          <w:sz w:val="24"/>
          <w:szCs w:val="24"/>
        </w:rPr>
        <w:fldChar w:fldCharType="begin" w:fldLock="1"/>
      </w:r>
      <w:r w:rsidRPr="00C96B92">
        <w:rPr>
          <w:rFonts w:ascii="Times New Roman" w:hAnsi="Times New Roman" w:cs="Times New Roman"/>
          <w:sz w:val="24"/>
          <w:szCs w:val="24"/>
        </w:rPr>
        <w:instrText>ADDIN CSL_CITATION {"citationItems":[{"id":"ITEM-1","itemData":{"DOI":"10.35568/naturalistic.v2i1.105","ISSN":"2528-2921","abstract":"Penelitian ini bertujuan untuk mengetahui: 1) Keterampilan konseptual kepala sekolah SD Muhammadiyah Ambar Ketawang 3 Gamping Sleman; 2) Keterampilan kemanusiaan kepala sekolah SD Muhammadiyah Ambar Ketawang 3 Gamping Sleman; dan 3) Keterampilan teknik kepala sekolah SD Muhammadiyah Ambar Ketawang 3 Gamping Sleman.\r Pendekatan penelitian yang digunakan dalam penelitian ini adalah pendekatan kualitatif. Teknik pengumpulan data dilakukan dengan menggunakan metode wawancara, observasi, dokumentasi, serta angket yang disebarkan pada 20 orang guru-karyawan. Keabsahan data penelitian ini menggunakan triangulasi. Analisis data menggunakan model Miles dan Huberman, yaitu data reduction, data display, dan data conclusion drawing/verification. Selain itu analisis data angket dalam penelitian ini dilakukan juga dengan analisis statistik deskriptif.\r Hasil penelitian ini adalah: 1) keterampilan konseptual kepala sekolah termasuk kategori sedang (85%) dan 15 % menilai tinggi keterampilan konseptual kepala sekolah. Tidak ada responden yang menilai rendah keterampilan konseptual kepala sekolah; 2) keterampilan kemanusiaan kepala sekolah dinilai oleh responden termasuk kategori sedang (80%) dan 20 % menilai tinggi keterampilan kemanusiaan kepala sekolah. Tidak ada responden yang menilai rendah keterampilan kemanusiaan kepala sekolah; 3) keterampilan teknik kepala sekolah dinilai oleh responden termasuk kategori sedang (75%) dan 15% menilai tinggi keterampilan teknik kepala sekolah, serta 10% yang menilai rendah keterampilan teknik kepala sekolah.","author":[{"dropping-particle":"","family":"Widodo","given":"Hendro","non-dropping-particle":"","parse-names":false,"suffix":""}],"container-title":"NATURALISTIC : Jurnal Kajian Penelitian Pendidikan dan Pembelajaran","id":"ITEM-1","issue":"1","issued":{"date-parts":[["2017"]]},"page":"85-93","title":"Keterampilan Manajerial Kepala Sekolah","type":"article-journal","volume":"2"},"uris":["http://www.mendeley.com/documents/?uuid=0e044cc9-ade9-4db2-ae1b-3377cd5d1b7c"]}],"mendeley":{"formattedCitation":"(Widodo 2017)","plainTextFormattedCitation":"(Widodo 2017)","previouslyFormattedCitation":"(Widodo 2017)"},"properties":{"noteIndex":0},"schema":"https://github.com/citation-style-language/schema/raw/master/csl-citation.json"}</w:instrText>
      </w:r>
      <w:r w:rsidRPr="00C96B92">
        <w:rPr>
          <w:rFonts w:ascii="Times New Roman" w:hAnsi="Times New Roman" w:cs="Times New Roman"/>
          <w:sz w:val="24"/>
          <w:szCs w:val="24"/>
        </w:rPr>
        <w:fldChar w:fldCharType="separate"/>
      </w:r>
      <w:r w:rsidRPr="00C96B92">
        <w:rPr>
          <w:rFonts w:ascii="Times New Roman" w:hAnsi="Times New Roman" w:cs="Times New Roman"/>
          <w:noProof/>
          <w:sz w:val="24"/>
          <w:szCs w:val="24"/>
        </w:rPr>
        <w:t>(Widodo 2017)</w:t>
      </w:r>
      <w:r w:rsidRPr="00C96B92">
        <w:rPr>
          <w:rFonts w:ascii="Times New Roman" w:hAnsi="Times New Roman" w:cs="Times New Roman"/>
          <w:sz w:val="24"/>
          <w:szCs w:val="24"/>
        </w:rPr>
        <w:fldChar w:fldCharType="end"/>
      </w:r>
      <w:r w:rsidR="00775E63">
        <w:rPr>
          <w:rFonts w:ascii="Times New Roman" w:hAnsi="Times New Roman" w:cs="Times New Roman"/>
          <w:sz w:val="24"/>
          <w:szCs w:val="24"/>
        </w:rPr>
        <w:t>.</w:t>
      </w:r>
    </w:p>
    <w:p w14:paraId="5400FDBB" w14:textId="79D42FA4" w:rsidR="00C96B92" w:rsidRDefault="000F42B7" w:rsidP="00C96B92">
      <w:pPr>
        <w:spacing w:after="0"/>
        <w:ind w:firstLine="567"/>
        <w:jc w:val="both"/>
        <w:rPr>
          <w:rFonts w:ascii="Times New Roman" w:hAnsi="Times New Roman" w:cs="Times New Roman"/>
          <w:sz w:val="24"/>
          <w:szCs w:val="24"/>
        </w:rPr>
      </w:pPr>
      <w:r w:rsidRPr="00C96B92">
        <w:rPr>
          <w:rFonts w:ascii="Times New Roman" w:hAnsi="Times New Roman" w:cs="Times New Roman"/>
          <w:sz w:val="24"/>
          <w:szCs w:val="24"/>
        </w:rPr>
        <w:t>Kepala sekolah memiliki peran yang sangat kuat dalam mengordinasikan, menggerakan dan menyerasikan semua sumber daya yang tersedia di sekolah. Kepemimpinan kepala sekolah merupakan salah satu factor yang mendorong sekolah untuk dapat mewujidkan visi, misi tujuan dan sasaran sekolahnyan melalui program-program yang dilaksanaka</w:t>
      </w:r>
      <w:r w:rsidR="00775E63">
        <w:rPr>
          <w:rFonts w:ascii="Times New Roman" w:hAnsi="Times New Roman" w:cs="Times New Roman"/>
          <w:sz w:val="24"/>
          <w:szCs w:val="24"/>
        </w:rPr>
        <w:t xml:space="preserve">n secara terancana dan bertahap </w:t>
      </w:r>
      <w:r w:rsidRPr="00C96B92">
        <w:rPr>
          <w:rFonts w:ascii="Times New Roman" w:hAnsi="Times New Roman" w:cs="Times New Roman"/>
          <w:sz w:val="24"/>
          <w:szCs w:val="24"/>
        </w:rPr>
        <w:fldChar w:fldCharType="begin" w:fldLock="1"/>
      </w:r>
      <w:r w:rsidRPr="00C96B92">
        <w:rPr>
          <w:rFonts w:ascii="Times New Roman" w:hAnsi="Times New Roman" w:cs="Times New Roman"/>
          <w:sz w:val="24"/>
          <w:szCs w:val="24"/>
        </w:rPr>
        <w:instrText>ADDIN CSL_CITATION {"citationItems":[{"id":"ITEM-1","itemData":{"author":[{"dropping-particle":"","family":"E.","given":"Mulyasa","non-dropping-particle":"","parse-names":false,"suffix":""}],"id":"ITEM-1","issued":{"date-parts":[["2011"]]},"title":"No Title menjadi kepala sekoalah profesional","type":"book"},"uris":["http://www.mendeley.com/documents/?uuid=91a49042-d9ac-49a8-9740-db22ba97ce33"]}],"mendeley":{"formattedCitation":"(E. 2011)","plainTextFormattedCitation":"(E. 2011)","previouslyFormattedCitation":"(E. 2011)"},"properties":{"noteIndex":0},"schema":"https://github.com/citation-style-language/schema/raw/master/csl-citation.json"}</w:instrText>
      </w:r>
      <w:r w:rsidRPr="00C96B92">
        <w:rPr>
          <w:rFonts w:ascii="Times New Roman" w:hAnsi="Times New Roman" w:cs="Times New Roman"/>
          <w:sz w:val="24"/>
          <w:szCs w:val="24"/>
        </w:rPr>
        <w:fldChar w:fldCharType="separate"/>
      </w:r>
      <w:r w:rsidRPr="00C96B92">
        <w:rPr>
          <w:rFonts w:ascii="Times New Roman" w:hAnsi="Times New Roman" w:cs="Times New Roman"/>
          <w:noProof/>
          <w:sz w:val="24"/>
          <w:szCs w:val="24"/>
        </w:rPr>
        <w:t>(E. 2011)</w:t>
      </w:r>
      <w:r w:rsidRPr="00C96B92">
        <w:rPr>
          <w:rFonts w:ascii="Times New Roman" w:hAnsi="Times New Roman" w:cs="Times New Roman"/>
          <w:sz w:val="24"/>
          <w:szCs w:val="24"/>
        </w:rPr>
        <w:fldChar w:fldCharType="end"/>
      </w:r>
      <w:r w:rsidRPr="00C96B92">
        <w:rPr>
          <w:rFonts w:ascii="Times New Roman" w:hAnsi="Times New Roman" w:cs="Times New Roman"/>
          <w:sz w:val="24"/>
          <w:szCs w:val="24"/>
        </w:rPr>
        <w:t xml:space="preserve"> </w:t>
      </w:r>
    </w:p>
    <w:p w14:paraId="0B5B13F6" w14:textId="77777777" w:rsidR="00C96B92" w:rsidRDefault="000F42B7" w:rsidP="00C96B92">
      <w:pPr>
        <w:spacing w:after="0"/>
        <w:ind w:firstLine="567"/>
        <w:jc w:val="both"/>
        <w:rPr>
          <w:rFonts w:ascii="Times New Roman" w:hAnsi="Times New Roman" w:cs="Times New Roman"/>
          <w:sz w:val="24"/>
          <w:szCs w:val="24"/>
        </w:rPr>
      </w:pPr>
      <w:r w:rsidRPr="00C96B92">
        <w:rPr>
          <w:rFonts w:ascii="Times New Roman" w:hAnsi="Times New Roman" w:cs="Times New Roman"/>
          <w:sz w:val="24"/>
          <w:szCs w:val="24"/>
        </w:rPr>
        <w:t>Kajian   pendidikan   merupakan   tema   klasik   yang   tidak   pernah   kering   dengan persoalan  yang  melingkupinya,  baik  terkait  dengan  kurikulum,  pembiayaan,  raw  input, assesment,   metode,   media   dan   lainya.      Beberapa   hal   terkait   dengan   pendidikan  menjadikannya   sebuah   instrument   menarik   dibahas   sepajang   masa.   Tema   yang disajikan  oleh  pendidikan  menjadi   suguhan’  menarik  untuk  dibahas  dan  didiskusikan oleh   segenap   lapisan   terlebih   masyarakat   berpendidikan   (</w:t>
      </w:r>
      <w:r w:rsidRPr="00A2458E">
        <w:rPr>
          <w:rFonts w:ascii="Times New Roman" w:hAnsi="Times New Roman" w:cs="Times New Roman"/>
          <w:i/>
          <w:sz w:val="24"/>
          <w:szCs w:val="24"/>
        </w:rPr>
        <w:t>wel   educated</w:t>
      </w:r>
      <w:r w:rsidRPr="00C96B92">
        <w:rPr>
          <w:rFonts w:ascii="Times New Roman" w:hAnsi="Times New Roman" w:cs="Times New Roman"/>
          <w:sz w:val="24"/>
          <w:szCs w:val="24"/>
        </w:rPr>
        <w:t>).   Semakin banyak masalah terkait  dengn  out-put  pendidikan,  evaluasi pembelajaran  dan  outcome pendidikan  menjadikannya  pendidikan  sesuatu  yang  layak  untuk  bahan  renungan  dan improvisasi  terhadap  apa  yang  mesti  dilakukan  kedepan,    dan  salah  satu  tema  yang menarik untuk didiskusikan akhir–akhir ini adalah pendidikan karakter.</w:t>
      </w:r>
      <w:r w:rsidRPr="00C96B92">
        <w:rPr>
          <w:rFonts w:ascii="Times New Roman" w:hAnsi="Times New Roman" w:cs="Times New Roman"/>
          <w:sz w:val="24"/>
          <w:szCs w:val="24"/>
        </w:rPr>
        <w:fldChar w:fldCharType="begin" w:fldLock="1"/>
      </w:r>
      <w:r w:rsidRPr="00C96B92">
        <w:rPr>
          <w:rFonts w:ascii="Times New Roman" w:hAnsi="Times New Roman" w:cs="Times New Roman"/>
          <w:sz w:val="24"/>
          <w:szCs w:val="24"/>
        </w:rPr>
        <w:instrText>ADDIN CSL_CITATION {"citationItems":[{"id":"ITEM-1","itemData":{"abstract":"The existence of inequality of educational outcomes in terms of the behavior of graduates like brawl, corruption, free sex, drug, theft and other deviant behavior. Even some immoral allegedly perpetrated byDzmadrasahdz. Ideally, Dzmadrasahdz students havegood behavior because at the school has been given the charge of educational materials more than any other institution. Seeing these problems, the government stipulates that character education to be implemented in schools. This study is feasible to manage effectively character education inDzmadrasahdz that starts from the planning, organizing, implementing, monitoring, and evaluation. The series of management functions are carried out in sequence from one to the next, so that the expected values of the characters can be internalized in the students’life with indicator; students knowing the character, feel the character and able to do it.","author":[{"dropping-particle":"","family":"Salim Ahmad","given":"","non-dropping-particle":"","parse-names":false,"suffix":""}],"container-title":"Tarbawi","id":"ITEM-1","issue":"02","issued":{"date-parts":[["2015"]]},"page":"1-16","title":"Manajemen Pendidikan Karakter Di Madrasah (Sebuah Konsep dan Penerapannya)","type":"article-journal","volume":"1"},"uris":["http://www.mendeley.com/documents/?uuid=c5a54ff5-a73f-4bc8-8626-665f45084de3"]}],"mendeley":{"formattedCitation":"(Salim Ahmad 2015)","plainTextFormattedCitation":"(Salim Ahmad 2015)","previouslyFormattedCitation":"(Salim Ahmad 2015)"},"properties":{"noteIndex":0},"schema":"https://github.com/citation-style-language/schema/raw/master/csl-citation.json"}</w:instrText>
      </w:r>
      <w:r w:rsidRPr="00C96B92">
        <w:rPr>
          <w:rFonts w:ascii="Times New Roman" w:hAnsi="Times New Roman" w:cs="Times New Roman"/>
          <w:sz w:val="24"/>
          <w:szCs w:val="24"/>
        </w:rPr>
        <w:fldChar w:fldCharType="separate"/>
      </w:r>
      <w:r w:rsidRPr="00C96B92">
        <w:rPr>
          <w:rFonts w:ascii="Times New Roman" w:hAnsi="Times New Roman" w:cs="Times New Roman"/>
          <w:noProof/>
          <w:sz w:val="24"/>
          <w:szCs w:val="24"/>
        </w:rPr>
        <w:t>(Salim Ahmad 2015)</w:t>
      </w:r>
      <w:r w:rsidRPr="00C96B92">
        <w:rPr>
          <w:rFonts w:ascii="Times New Roman" w:hAnsi="Times New Roman" w:cs="Times New Roman"/>
          <w:sz w:val="24"/>
          <w:szCs w:val="24"/>
        </w:rPr>
        <w:fldChar w:fldCharType="end"/>
      </w:r>
    </w:p>
    <w:p w14:paraId="229ABC83" w14:textId="61D5E387" w:rsidR="00C96B92" w:rsidRDefault="00C96B92" w:rsidP="00C96B92">
      <w:pPr>
        <w:spacing w:after="0"/>
        <w:ind w:firstLine="567"/>
        <w:jc w:val="both"/>
        <w:rPr>
          <w:rFonts w:ascii="Times New Roman" w:hAnsi="Times New Roman" w:cs="Times New Roman"/>
          <w:sz w:val="24"/>
          <w:szCs w:val="24"/>
        </w:rPr>
      </w:pPr>
      <w:r>
        <w:rPr>
          <w:rFonts w:ascii="Times New Roman" w:hAnsi="Times New Roman" w:cs="Times New Roman"/>
          <w:sz w:val="24"/>
          <w:szCs w:val="24"/>
        </w:rPr>
        <w:lastRenderedPageBreak/>
        <w:t>P</w:t>
      </w:r>
      <w:r w:rsidR="000F42B7" w:rsidRPr="00C96B92">
        <w:rPr>
          <w:rFonts w:ascii="Times New Roman" w:hAnsi="Times New Roman" w:cs="Times New Roman"/>
          <w:sz w:val="24"/>
          <w:szCs w:val="24"/>
        </w:rPr>
        <w:t>endidikan  karakter  semakin mendapat    pengakuan    di    masyarakat    luas    Indonesia,    karena    dirasakan    adanya ketimpangan   hasil   pendidikan   dilihat   dari   sisi   prilaku   lulusan   pendidikan   seperti tawuran,  korupsi,  sek  bebas,  narkoba,  pencurian  dan  prilaku  menyimpang  lainya (Kasuma, 2011);. Padahal pada sisi lain sekolah apalagi madrasah sebenarnya telah memberikan berbagai mata   pelajaran   terkait   pendidikan   budi   pekerti,   perilaku   ataupun   nilai,   meskipun demikian  tidak  sedikit  siswa  yang  juara  dalam  sekolah  tetapi  gagal  dalam  menggapai kehidupan  dikarenakan  tidak  cukup  memiliki  sifat  kejujuran,  kepercayaan,  kegigihan, tanggungjawab,  tangguh  dan  sanggup  menghadapi  tantangan  serta  beberapa  sifat  lain yang dibutuhkan dalam kehidupan riel di keluarga, masyarakat dan dunia kerja</w:t>
      </w:r>
      <w:r w:rsidR="00351140">
        <w:rPr>
          <w:rFonts w:ascii="Times New Roman" w:hAnsi="Times New Roman" w:cs="Times New Roman"/>
          <w:sz w:val="24"/>
          <w:szCs w:val="24"/>
        </w:rPr>
        <w:t xml:space="preserve"> </w:t>
      </w:r>
      <w:r w:rsidR="000F42B7" w:rsidRPr="00C96B92">
        <w:rPr>
          <w:rFonts w:ascii="Times New Roman" w:hAnsi="Times New Roman" w:cs="Times New Roman"/>
          <w:sz w:val="24"/>
          <w:szCs w:val="24"/>
        </w:rPr>
        <w:fldChar w:fldCharType="begin" w:fldLock="1"/>
      </w:r>
      <w:r w:rsidR="000F42B7" w:rsidRPr="00C96B92">
        <w:rPr>
          <w:rFonts w:ascii="Times New Roman" w:hAnsi="Times New Roman" w:cs="Times New Roman"/>
          <w:sz w:val="24"/>
          <w:szCs w:val="24"/>
        </w:rPr>
        <w:instrText>ADDIN CSL_CITATION {"citationItems":[{"id":"ITEM-1","itemData":{"author":[{"dropping-particle":"","family":"THOYIB MUHAMMAD","given":"","non-dropping-particle":"","parse-names":false,"suffix":""}],"id":"ITEM-1","issued":{"date-parts":[["2014"]]},"title":"No TitleMANAJEMEN MUTU PROGRAM PERGURUAN TINGGI ISKAM DAN KONTEKS OTONOMI PERGURUAN TINGGI","type":"book"},"uris":["http://www.mendeley.com/documents/?uuid=9ef00825-35b8-4a6c-9a3d-07026bc9a963"]}],"mendeley":{"formattedCitation":"(THOYIB MUHAMMAD 2014)","plainTextFormattedCitation":"(THOYIB MUHAMMAD 2014)","previouslyFormattedCitation":"(THOYIB MUHAMMAD 2014)"},"properties":{"noteIndex":0},"schema":"https://github.com/citation-style-language/schema/raw/master/csl-citation.json"}</w:instrText>
      </w:r>
      <w:r w:rsidR="000F42B7" w:rsidRPr="00C96B92">
        <w:rPr>
          <w:rFonts w:ascii="Times New Roman" w:hAnsi="Times New Roman" w:cs="Times New Roman"/>
          <w:sz w:val="24"/>
          <w:szCs w:val="24"/>
        </w:rPr>
        <w:fldChar w:fldCharType="separate"/>
      </w:r>
      <w:r w:rsidR="000F42B7" w:rsidRPr="00C96B92">
        <w:rPr>
          <w:rFonts w:ascii="Times New Roman" w:hAnsi="Times New Roman" w:cs="Times New Roman"/>
          <w:noProof/>
          <w:sz w:val="24"/>
          <w:szCs w:val="24"/>
        </w:rPr>
        <w:t>(</w:t>
      </w:r>
      <w:r w:rsidR="00295247" w:rsidRPr="00C96B92">
        <w:rPr>
          <w:rFonts w:ascii="Times New Roman" w:hAnsi="Times New Roman" w:cs="Times New Roman"/>
          <w:noProof/>
          <w:sz w:val="24"/>
          <w:szCs w:val="24"/>
        </w:rPr>
        <w:t>Thoyib Muhammad</w:t>
      </w:r>
      <w:r w:rsidR="000F42B7" w:rsidRPr="00C96B92">
        <w:rPr>
          <w:rFonts w:ascii="Times New Roman" w:hAnsi="Times New Roman" w:cs="Times New Roman"/>
          <w:noProof/>
          <w:sz w:val="24"/>
          <w:szCs w:val="24"/>
        </w:rPr>
        <w:t xml:space="preserve"> 2014)</w:t>
      </w:r>
      <w:r w:rsidR="000F42B7" w:rsidRPr="00C96B92">
        <w:rPr>
          <w:rFonts w:ascii="Times New Roman" w:hAnsi="Times New Roman" w:cs="Times New Roman"/>
          <w:sz w:val="24"/>
          <w:szCs w:val="24"/>
        </w:rPr>
        <w:fldChar w:fldCharType="end"/>
      </w:r>
      <w:r w:rsidR="00351140">
        <w:rPr>
          <w:rFonts w:ascii="Times New Roman" w:hAnsi="Times New Roman" w:cs="Times New Roman"/>
          <w:sz w:val="24"/>
          <w:szCs w:val="24"/>
        </w:rPr>
        <w:t>.</w:t>
      </w:r>
    </w:p>
    <w:p w14:paraId="204128DD" w14:textId="69C63482" w:rsidR="000F42B7" w:rsidRPr="00C96B92" w:rsidRDefault="00C96B92" w:rsidP="00C96B92">
      <w:pPr>
        <w:spacing w:after="0"/>
        <w:ind w:firstLine="567"/>
        <w:jc w:val="both"/>
        <w:rPr>
          <w:rFonts w:ascii="Times New Roman" w:hAnsi="Times New Roman" w:cs="Times New Roman"/>
          <w:sz w:val="24"/>
          <w:szCs w:val="24"/>
        </w:rPr>
      </w:pPr>
      <w:r>
        <w:rPr>
          <w:rFonts w:ascii="Times New Roman" w:hAnsi="Times New Roman" w:cs="Times New Roman"/>
          <w:sz w:val="24"/>
          <w:szCs w:val="24"/>
        </w:rPr>
        <w:t>D</w:t>
      </w:r>
      <w:r w:rsidR="000F42B7" w:rsidRPr="00C96B92">
        <w:rPr>
          <w:rFonts w:ascii="Times New Roman" w:hAnsi="Times New Roman" w:cs="Times New Roman"/>
          <w:sz w:val="24"/>
          <w:szCs w:val="24"/>
        </w:rPr>
        <w:t>alam mengint</w:t>
      </w:r>
      <w:r w:rsidR="00351140">
        <w:rPr>
          <w:rFonts w:ascii="Times New Roman" w:hAnsi="Times New Roman" w:cs="Times New Roman"/>
          <w:sz w:val="24"/>
          <w:szCs w:val="24"/>
        </w:rPr>
        <w:t>egrasikan nilai karakter di MTs Negeri</w:t>
      </w:r>
      <w:r w:rsidR="000F42B7" w:rsidRPr="00C96B92">
        <w:rPr>
          <w:rFonts w:ascii="Times New Roman" w:hAnsi="Times New Roman" w:cs="Times New Roman"/>
          <w:sz w:val="24"/>
          <w:szCs w:val="24"/>
        </w:rPr>
        <w:t xml:space="preserve"> I Dompu yang terdapat dalam diri siswa memiliki nilai karakter yang begitu baik dalam sikap maupun kinerja setiap hari di lingkungan sekolah, seperti lingkungn kerja yang humoris di tunjukan dengan senyum, menyapa, salam, disiplin, hadir tepat waktu. Jika ada siswa siswi yang terlambat , akan dikenakan hukuman dengan cara, siswa tersebut harus membacakan al-quraan juz 30, membaca Pancasila dan membaca do’a setalah sholat, hukuman yang diterapkan kepala madrasah dalam lingkungn sekolah begitu terpengaruh bagi siswa-siswi MTs</w:t>
      </w:r>
      <w:r w:rsidR="00C75188">
        <w:rPr>
          <w:rFonts w:ascii="Times New Roman" w:hAnsi="Times New Roman" w:cs="Times New Roman"/>
          <w:sz w:val="24"/>
          <w:szCs w:val="24"/>
        </w:rPr>
        <w:t xml:space="preserve"> </w:t>
      </w:r>
      <w:r w:rsidR="000F42B7" w:rsidRPr="00C96B92">
        <w:rPr>
          <w:rFonts w:ascii="Times New Roman" w:hAnsi="Times New Roman" w:cs="Times New Roman"/>
          <w:sz w:val="24"/>
          <w:szCs w:val="24"/>
        </w:rPr>
        <w:t>N</w:t>
      </w:r>
      <w:r w:rsidR="00C75188">
        <w:rPr>
          <w:rFonts w:ascii="Times New Roman" w:hAnsi="Times New Roman" w:cs="Times New Roman"/>
          <w:sz w:val="24"/>
          <w:szCs w:val="24"/>
        </w:rPr>
        <w:t>engeri</w:t>
      </w:r>
      <w:r w:rsidR="000F42B7" w:rsidRPr="00C96B92">
        <w:rPr>
          <w:rFonts w:ascii="Times New Roman" w:hAnsi="Times New Roman" w:cs="Times New Roman"/>
          <w:sz w:val="24"/>
          <w:szCs w:val="24"/>
        </w:rPr>
        <w:t xml:space="preserve"> I Dompu.</w:t>
      </w:r>
    </w:p>
    <w:p w14:paraId="41870652" w14:textId="7EC96885" w:rsidR="00700C26" w:rsidRPr="0085108B" w:rsidRDefault="000F42B7" w:rsidP="00C96B92">
      <w:pPr>
        <w:spacing w:after="0" w:line="240" w:lineRule="auto"/>
        <w:ind w:firstLine="567"/>
        <w:jc w:val="both"/>
        <w:rPr>
          <w:rFonts w:ascii="Times New Roman" w:hAnsi="Times New Roman" w:cs="Times New Roman"/>
          <w:color w:val="000000" w:themeColor="text1"/>
          <w:sz w:val="20"/>
          <w:szCs w:val="20"/>
        </w:rPr>
      </w:pPr>
      <w:r w:rsidRPr="005E096F">
        <w:rPr>
          <w:rFonts w:ascii="Times New Roman" w:hAnsi="Times New Roman" w:cs="Times New Roman"/>
          <w:sz w:val="24"/>
          <w:szCs w:val="24"/>
        </w:rPr>
        <w:t>Adapun tujuan penelitian ini adalah untuk menganalisis manajerial kepala MTsN I Dompu dalam mengintegrasikan Nilai karakter, untuk mengindentifikassi bentuk nilai karakter yang diintegrasikan MTsN I Dompu, mengatahui implikasi manajerial kepala MTsN I Dompu dalam mengintegrasikan nilai karkter terhadap krakter siswa-siswi di MTsN I Dompu. Hal ini dilakukan karena manajerial kepala madrasah dalam mengintegrasikan nilai karakter merupakan salah satu penentu kemajuan Pendidikan pada Lembaga yang dipimpinya.</w:t>
      </w:r>
      <w:r w:rsidR="00700C26" w:rsidRPr="0085108B">
        <w:rPr>
          <w:rFonts w:ascii="Times New Roman" w:hAnsi="Times New Roman" w:cs="Times New Roman"/>
          <w:color w:val="000000" w:themeColor="text1"/>
          <w:sz w:val="20"/>
          <w:szCs w:val="20"/>
        </w:rPr>
        <w:t xml:space="preserve"> </w:t>
      </w:r>
    </w:p>
    <w:p w14:paraId="7C6CD096" w14:textId="5D62F951" w:rsidR="00700C26" w:rsidRDefault="00700C26" w:rsidP="00700C2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left" w:pos="567"/>
        </w:tabs>
        <w:ind w:firstLine="567"/>
        <w:jc w:val="both"/>
        <w:rPr>
          <w:rFonts w:ascii="Times New Roman" w:hAnsi="Times New Roman" w:cs="Times New Roman"/>
          <w:sz w:val="24"/>
          <w:szCs w:val="24"/>
        </w:rPr>
      </w:pPr>
    </w:p>
    <w:p w14:paraId="6AA906B0" w14:textId="7A263A14" w:rsidR="00D00060" w:rsidRDefault="00D00060" w:rsidP="0009462A">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METODE PENELITIAN </w:t>
      </w:r>
    </w:p>
    <w:p w14:paraId="7A2F382C" w14:textId="2FFBD83B" w:rsidR="0062001B" w:rsidRPr="0062001B" w:rsidRDefault="0062001B" w:rsidP="0062001B">
      <w:pPr>
        <w:ind w:firstLine="567"/>
        <w:jc w:val="both"/>
        <w:rPr>
          <w:rFonts w:ascii="Times New Roman" w:hAnsi="Times New Roman" w:cs="Times New Roman"/>
          <w:sz w:val="24"/>
          <w:szCs w:val="24"/>
        </w:rPr>
      </w:pPr>
      <w:r w:rsidRPr="0062001B">
        <w:rPr>
          <w:rFonts w:ascii="Times New Roman" w:hAnsi="Times New Roman" w:cs="Times New Roman"/>
          <w:sz w:val="24"/>
          <w:szCs w:val="24"/>
        </w:rPr>
        <w:t xml:space="preserve">Pendekatan yang digunakan dalam penelitaian ini adalah pendekatan kualitatif dengan jenis penelitian ini adalah studi kasus. Subjek penelitian antara lain: kepala sekolah, guru, peserta didik dan masyarakat. Sumber data dari penelitian kualitatif ini terdidri dari dua jenis yaitu sumber data primer dan sumber data skunder. Teknik pengupulan data yang digunakan adalah observasi, wawancara, dan dokumentasi. Analisis data yang digunakan adalah data </w:t>
      </w:r>
      <w:r w:rsidRPr="0062001B">
        <w:rPr>
          <w:rFonts w:ascii="Times New Roman" w:hAnsi="Times New Roman" w:cs="Times New Roman"/>
          <w:i/>
          <w:iCs/>
          <w:sz w:val="24"/>
          <w:szCs w:val="24"/>
        </w:rPr>
        <w:t xml:space="preserve">collection; data display; data kondensasition; conclusion; drawing/ verifying. </w:t>
      </w:r>
      <w:r w:rsidRPr="0062001B">
        <w:rPr>
          <w:rFonts w:ascii="Times New Roman" w:hAnsi="Times New Roman" w:cs="Times New Roman"/>
          <w:i/>
          <w:iCs/>
          <w:sz w:val="24"/>
          <w:szCs w:val="24"/>
        </w:rPr>
        <w:fldChar w:fldCharType="begin" w:fldLock="1"/>
      </w:r>
      <w:r w:rsidRPr="0062001B">
        <w:rPr>
          <w:rFonts w:ascii="Times New Roman" w:hAnsi="Times New Roman" w:cs="Times New Roman"/>
          <w:i/>
          <w:iCs/>
          <w:sz w:val="24"/>
          <w:szCs w:val="24"/>
        </w:rPr>
        <w:instrText>ADDIN CSL_CITATION {"citationItems":[{"id":"ITEM-1","itemData":{"author":[{"dropping-particle":"","family":"MILES","given":"MATTHEW B.","non-dropping-particle":"","parse-names":false,"suffix":""}],"id":"ITEM-1","issued":{"date-parts":[["1994"]]},"title":"No Title QUALITATIVE dATA ANALYSIS","type":"book"},"uris":["http://www.mendeley.com/documents/?uuid=b074ecd6-5f59-4e72-b31f-92d952eda91d"]}],"mendeley":{"formattedCitation":"(MILES 1994)","plainTextFormattedCitation":"(MILES 1994)","previouslyFormattedCitation":"(MILES 1994)"},"properties":{"noteIndex":0},"schema":"https://github.com/citation-style-language/schema/raw/master/csl-citation.json"}</w:instrText>
      </w:r>
      <w:r w:rsidRPr="0062001B">
        <w:rPr>
          <w:rFonts w:ascii="Times New Roman" w:hAnsi="Times New Roman" w:cs="Times New Roman"/>
          <w:i/>
          <w:iCs/>
          <w:sz w:val="24"/>
          <w:szCs w:val="24"/>
        </w:rPr>
        <w:fldChar w:fldCharType="separate"/>
      </w:r>
      <w:r w:rsidRPr="0062001B">
        <w:rPr>
          <w:rFonts w:ascii="Times New Roman" w:hAnsi="Times New Roman" w:cs="Times New Roman"/>
          <w:iCs/>
          <w:noProof/>
          <w:sz w:val="24"/>
          <w:szCs w:val="24"/>
        </w:rPr>
        <w:t>(</w:t>
      </w:r>
      <w:r w:rsidR="00295247" w:rsidRPr="0062001B">
        <w:rPr>
          <w:rFonts w:ascii="Times New Roman" w:hAnsi="Times New Roman" w:cs="Times New Roman"/>
          <w:iCs/>
          <w:noProof/>
          <w:sz w:val="24"/>
          <w:szCs w:val="24"/>
        </w:rPr>
        <w:t xml:space="preserve">Miles </w:t>
      </w:r>
      <w:r w:rsidRPr="0062001B">
        <w:rPr>
          <w:rFonts w:ascii="Times New Roman" w:hAnsi="Times New Roman" w:cs="Times New Roman"/>
          <w:iCs/>
          <w:noProof/>
          <w:sz w:val="24"/>
          <w:szCs w:val="24"/>
        </w:rPr>
        <w:t>1994)</w:t>
      </w:r>
      <w:r w:rsidRPr="0062001B">
        <w:rPr>
          <w:rFonts w:ascii="Times New Roman" w:hAnsi="Times New Roman" w:cs="Times New Roman"/>
          <w:i/>
          <w:iCs/>
          <w:sz w:val="24"/>
          <w:szCs w:val="24"/>
        </w:rPr>
        <w:fldChar w:fldCharType="end"/>
      </w:r>
    </w:p>
    <w:p w14:paraId="13FFC144" w14:textId="6DE90564" w:rsidR="007703C0" w:rsidRDefault="00D00060" w:rsidP="00BA4DF2">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HASIL PENELITIAN DAN PEMBAHASAN </w:t>
      </w:r>
    </w:p>
    <w:p w14:paraId="4AD3AFD0" w14:textId="77777777" w:rsidR="00222BAA" w:rsidRDefault="00222BAA" w:rsidP="00222BAA">
      <w:pPr>
        <w:spacing w:after="0"/>
        <w:jc w:val="both"/>
        <w:rPr>
          <w:rFonts w:ascii="Times New Roman" w:hAnsi="Times New Roman" w:cs="Times New Roman"/>
          <w:b/>
          <w:bCs/>
          <w:sz w:val="24"/>
          <w:szCs w:val="24"/>
        </w:rPr>
      </w:pPr>
      <w:r w:rsidRPr="00222BAA">
        <w:rPr>
          <w:rFonts w:ascii="Times New Roman" w:hAnsi="Times New Roman" w:cs="Times New Roman"/>
          <w:b/>
          <w:bCs/>
          <w:sz w:val="24"/>
          <w:szCs w:val="24"/>
        </w:rPr>
        <w:t>Manajerial Kepala Mtsn I Dompu Dalam Mengintegrasikan Nilai Karakter.</w:t>
      </w:r>
      <w:r>
        <w:rPr>
          <w:rFonts w:ascii="Times New Roman" w:hAnsi="Times New Roman" w:cs="Times New Roman"/>
          <w:b/>
          <w:bCs/>
          <w:sz w:val="24"/>
          <w:szCs w:val="24"/>
        </w:rPr>
        <w:t xml:space="preserve"> </w:t>
      </w:r>
    </w:p>
    <w:p w14:paraId="52D01634" w14:textId="360CAB22" w:rsidR="00222BAA" w:rsidRDefault="00222BAA" w:rsidP="00222BAA">
      <w:pPr>
        <w:spacing w:after="0"/>
        <w:ind w:firstLine="360"/>
        <w:jc w:val="both"/>
        <w:rPr>
          <w:rFonts w:ascii="Times New Roman" w:hAnsi="Times New Roman" w:cs="Times New Roman"/>
          <w:b/>
          <w:bCs/>
          <w:sz w:val="24"/>
          <w:szCs w:val="24"/>
        </w:rPr>
      </w:pPr>
      <w:r w:rsidRPr="00222BAA">
        <w:rPr>
          <w:rFonts w:ascii="Times New Roman" w:hAnsi="Times New Roman" w:cs="Times New Roman"/>
          <w:sz w:val="24"/>
          <w:szCs w:val="24"/>
        </w:rPr>
        <w:t xml:space="preserve">Manajemen dapat di terapkan berbagai bentuk organisasi, termasuk lembaga Pendidikan. Pada hakikatnya, seluruh organisasi memiliki norma sendiri dalam menerapkan menajemen sebagai system yang menjalakan roda organisasi. Oleh sebab itu jenis-jenis manajemen dapat dilihat dari berbagai sudut pandang </w:t>
      </w:r>
      <w:r w:rsidRPr="00222BAA">
        <w:rPr>
          <w:rFonts w:ascii="Times New Roman" w:hAnsi="Times New Roman" w:cs="Times New Roman"/>
          <w:sz w:val="24"/>
          <w:szCs w:val="24"/>
        </w:rPr>
        <w:fldChar w:fldCharType="begin" w:fldLock="1"/>
      </w:r>
      <w:r w:rsidRPr="00222BAA">
        <w:rPr>
          <w:rFonts w:ascii="Times New Roman" w:hAnsi="Times New Roman" w:cs="Times New Roman"/>
          <w:sz w:val="24"/>
          <w:szCs w:val="24"/>
        </w:rPr>
        <w:instrText>ADDIN CSL_CITATION {"citationItems":[{"id":"ITEM-1","itemData":{"ISSN":"2302-0156","abstract":"The school management can mean everything pertaining to the management of the educational process to achieve the stated goals, both short-term goals, medium, or panjang.Tujuan term goal of this research was to determine the school management to improve the quality of education, to include: (1) Planning school programs; (2) The implementation of school programs and (3) Barriers faced. This study used a qualitative approach with descriptive methods, techniques of data collection is done through interview, observation guidelines, and documentation. Subjects were principals, supervisors and teachers in primary schools Boarding School Jar Pidie district. Research results found: (1) planning school programs include: teaching programs, including: the need of teachers sharing teaching duties, procurement of textbooks, teaching tools and props, procurement or development of school laboratories, procurement or development of school libraries, system of assessment of learning outcomes, and curricular activities; (2) The implementation of school programs that the strategy adopted to achieve the improvement of the quality of education, include: socialization program, SWOT analysis, problem solving, quality improvement, and monitoring and evaluating the implementation of school programs; and (3) Barriers in planning school programs, among others, lack of community participation and economic difficulties so that their support for the management of low participating schools. It is expected that supervisors in order to direct and supervise principals in improving the quality of education on school program planning, program implementation and obstacles faced by appropriate, effective and efficient so that the quality of education in the schools can be improved.","author":[{"dropping-particle":"","family":"Nur","given":"Muhammad","non-dropping-particle":"","parse-names":false,"suffix":""},{"dropping-particle":"","family":"Harun","given":"Cut Zahri","non-dropping-particle":"","parse-names":false,"suffix":""},{"dropping-particle":"","family":"Ibrahim","given":"Sakdiah","non-dropping-particle":"","parse-names":false,"suffix":""}],"container-title":"Jurnal Administrasi Pendidikan","id":"ITEM-1","issue":"1","issued":{"date-parts":[["2016"]]},"page":"93-103","title":"Manajemen Sekolah Dalam Meningkatkan Mutu Pendidikan Pada Sdn Dayah Guci Kabupaten Pidie","type":"article-journal","volume":"4"},"uris":["http://www.mendeley.com/documents/?uuid=9c49a2fb-4a40-4854-959e-fb673bc1ac07"]}],"mendeley":{"formattedCitation":"(Nur, Harun, and Ibrahim 2016)","plainTextFormattedCitation":"(Nur, Harun, and Ibrahim 2016)","previouslyFormattedCitation":"(Nur, Harun, and Ibrahim 2016)"},"properties":{"noteIndex":0},"schema":"https://github.com/citation-style-language/schema/raw/master/csl-citation.json"}</w:instrText>
      </w:r>
      <w:r w:rsidRPr="00222BAA">
        <w:rPr>
          <w:rFonts w:ascii="Times New Roman" w:hAnsi="Times New Roman" w:cs="Times New Roman"/>
          <w:sz w:val="24"/>
          <w:szCs w:val="24"/>
        </w:rPr>
        <w:fldChar w:fldCharType="separate"/>
      </w:r>
      <w:r w:rsidRPr="00222BAA">
        <w:rPr>
          <w:rFonts w:ascii="Times New Roman" w:hAnsi="Times New Roman" w:cs="Times New Roman"/>
          <w:noProof/>
          <w:sz w:val="24"/>
          <w:szCs w:val="24"/>
        </w:rPr>
        <w:t>(Nur, Harun, and Ibrahim 2016)</w:t>
      </w:r>
      <w:r w:rsidRPr="00222BAA">
        <w:rPr>
          <w:rFonts w:ascii="Times New Roman" w:hAnsi="Times New Roman" w:cs="Times New Roman"/>
          <w:sz w:val="24"/>
          <w:szCs w:val="24"/>
        </w:rPr>
        <w:fldChar w:fldCharType="end"/>
      </w:r>
      <w:r>
        <w:rPr>
          <w:rFonts w:ascii="Times New Roman" w:hAnsi="Times New Roman" w:cs="Times New Roman"/>
          <w:b/>
          <w:bCs/>
          <w:sz w:val="24"/>
          <w:szCs w:val="24"/>
        </w:rPr>
        <w:t>.</w:t>
      </w:r>
    </w:p>
    <w:p w14:paraId="688A87EB" w14:textId="3E9B33EF" w:rsidR="00222BAA" w:rsidRPr="00222BAA" w:rsidRDefault="00222BAA" w:rsidP="00222BAA">
      <w:pPr>
        <w:ind w:firstLine="360"/>
        <w:jc w:val="both"/>
        <w:rPr>
          <w:rFonts w:ascii="Times New Roman" w:hAnsi="Times New Roman" w:cs="Times New Roman"/>
          <w:b/>
          <w:bCs/>
          <w:sz w:val="24"/>
          <w:szCs w:val="24"/>
        </w:rPr>
      </w:pPr>
      <w:r w:rsidRPr="00222BAA">
        <w:rPr>
          <w:rFonts w:ascii="Times New Roman" w:hAnsi="Times New Roman" w:cs="Times New Roman"/>
          <w:sz w:val="24"/>
          <w:szCs w:val="24"/>
        </w:rPr>
        <w:t xml:space="preserve">Dalam menerapkan nilai karakter di lingkungan madrasah memang dibutuhkan sebuah keterampilan atau kemampuan dari kepala madrasah yang tetap agar tercipata sikap konsisten dalam menerapkan nilai karaketer tersebut. Hasil temuan ini menunjukan bahwa manajerial kepala madrasah dalam mengintegrasikan nilai karakter memiliki nilai karakter seperti: nilai riligius, cinta lingkungan, kreatif, mandiri, menghargai prestasi,nasiolisme, kerja keras, disiplin, bertanggung jawab, pantang menyerah dan menghormati. Manajemen adalah proses perencanaan pengorganisasian, pengarahan, dan pengawasan usaha-usaha para anggota organisasi dan pengguna sumber daya organisasi lainya agar mencapai tujuan yang di tetapkan hasil penelitain ini di pertegas oleh temuan </w:t>
      </w:r>
      <w:r w:rsidRPr="00222BAA">
        <w:rPr>
          <w:rFonts w:ascii="Times New Roman" w:hAnsi="Times New Roman" w:cs="Times New Roman"/>
          <w:sz w:val="24"/>
          <w:szCs w:val="24"/>
        </w:rPr>
        <w:fldChar w:fldCharType="begin" w:fldLock="1"/>
      </w:r>
      <w:r w:rsidRPr="00222BAA">
        <w:rPr>
          <w:rFonts w:ascii="Times New Roman" w:hAnsi="Times New Roman" w:cs="Times New Roman"/>
          <w:sz w:val="24"/>
          <w:szCs w:val="24"/>
        </w:rPr>
        <w:instrText>ADDIN CSL_CITATION {"citationItems":[{"id":"ITEM-1","itemData":{"abstract":"The existence of inequality of educational outcomes in terms of the behavior of graduates like brawl, corruption, free sex, drug, theft and other deviant behavior. Even some immoral allegedly perpetrated byDzmadrasahdz. Ideally, Dzmadrasahdz students havegood behavior because at the school has been given the charge of educational materials more than any other institution. Seeing these problems, the government stipulates that character education to be implemented in schools. This study is feasible to manage effectively character education inDzmadrasahdz that starts from the planning, organizing, implementing, monitoring, and evaluation. The series of management functions are carried out in sequence from one to the next, so that the expected values of the characters can be internalized in the students’life with indicator; students knowing the character, feel the character and able to do it.","author":[{"dropping-particle":"","family":"Salim Ahmad","given":"","non-dropping-particle":"","parse-names":false,"suffix":""}],"container-title":"Tarbawi","id":"ITEM-1","issue":"02","issued":{"date-parts":[["2015"]]},"page":"1-16","title":"Manajemen Pendidikan Karakter Di Madrasah (Sebuah Konsep dan Penerapannya)","type":"article-journal","volume":"1"},"uris":["http://www.mendeley.com/documents/?uuid=c5a54ff5-a73f-4bc8-8626-665f45084de3"]}],"mendeley":{"formattedCitation":"(Salim Ahmad 2015)","plainTextFormattedCitation":"(Salim Ahmad 2015)","previouslyFormattedCitation":"(Salim Ahmad 2015)"},"properties":{"noteIndex":0},"schema":"https://github.com/citation-style-language/schema/raw/master/csl-citation.json"}</w:instrText>
      </w:r>
      <w:r w:rsidRPr="00222BAA">
        <w:rPr>
          <w:rFonts w:ascii="Times New Roman" w:hAnsi="Times New Roman" w:cs="Times New Roman"/>
          <w:sz w:val="24"/>
          <w:szCs w:val="24"/>
        </w:rPr>
        <w:fldChar w:fldCharType="separate"/>
      </w:r>
      <w:r w:rsidRPr="00222BAA">
        <w:rPr>
          <w:rFonts w:ascii="Times New Roman" w:hAnsi="Times New Roman" w:cs="Times New Roman"/>
          <w:noProof/>
          <w:sz w:val="24"/>
          <w:szCs w:val="24"/>
        </w:rPr>
        <w:t>(Salim Ahmad 2015)</w:t>
      </w:r>
      <w:r w:rsidRPr="00222BAA">
        <w:rPr>
          <w:rFonts w:ascii="Times New Roman" w:hAnsi="Times New Roman" w:cs="Times New Roman"/>
          <w:sz w:val="24"/>
          <w:szCs w:val="24"/>
        </w:rPr>
        <w:fldChar w:fldCharType="end"/>
      </w:r>
      <w:r w:rsidRPr="00222BAA">
        <w:rPr>
          <w:rFonts w:ascii="Times New Roman" w:hAnsi="Times New Roman" w:cs="Times New Roman"/>
          <w:sz w:val="24"/>
          <w:szCs w:val="24"/>
        </w:rPr>
        <w:t xml:space="preserve">. Hasil penelitian juga di pertegas oleh </w:t>
      </w:r>
      <w:r w:rsidRPr="00222BAA">
        <w:rPr>
          <w:rFonts w:ascii="Times New Roman" w:hAnsi="Times New Roman" w:cs="Times New Roman"/>
          <w:sz w:val="24"/>
          <w:szCs w:val="24"/>
        </w:rPr>
        <w:fldChar w:fldCharType="begin" w:fldLock="1"/>
      </w:r>
      <w:r w:rsidRPr="00222BAA">
        <w:rPr>
          <w:rFonts w:ascii="Times New Roman" w:hAnsi="Times New Roman" w:cs="Times New Roman"/>
          <w:sz w:val="24"/>
          <w:szCs w:val="24"/>
        </w:rPr>
        <w:instrText>ADDIN CSL_CITATION {"citationItems":[{"id":"ITEM-1","itemData":{"author":[{"dropping-particle":"","family":"PUSPITA SARI","given":"","non-dropping-particle":"","parse-names":false,"suffix":""}],"id":"ITEM-1","issued":{"date-parts":[["2016"]]},"title":"No TitlePENDEKATAN PENDIDIKAN KARAKTER","type":"book"},"uris":["http://www.mendeley.com/documents/?uuid=10ecf530-ad08-44c2-8843-fafd747176c1"]}],"mendeley":{"formattedCitation":"(PUSPITA SARI 2016)","plainTextFormattedCitation":"(PUSPITA SARI 2016)","previouslyFormattedCitation":"(PUSPITA SARI 2016)"},"properties":{"noteIndex":0},"schema":"https://github.com/citation-style-language/schema/raw/master/csl-citation.json"}</w:instrText>
      </w:r>
      <w:r w:rsidRPr="00222BAA">
        <w:rPr>
          <w:rFonts w:ascii="Times New Roman" w:hAnsi="Times New Roman" w:cs="Times New Roman"/>
          <w:sz w:val="24"/>
          <w:szCs w:val="24"/>
        </w:rPr>
        <w:fldChar w:fldCharType="separate"/>
      </w:r>
      <w:r w:rsidRPr="00222BAA">
        <w:rPr>
          <w:rFonts w:ascii="Times New Roman" w:hAnsi="Times New Roman" w:cs="Times New Roman"/>
          <w:noProof/>
          <w:sz w:val="24"/>
          <w:szCs w:val="24"/>
        </w:rPr>
        <w:t>(</w:t>
      </w:r>
      <w:r w:rsidR="00351140" w:rsidRPr="00222BAA">
        <w:rPr>
          <w:rFonts w:ascii="Times New Roman" w:hAnsi="Times New Roman" w:cs="Times New Roman"/>
          <w:noProof/>
          <w:sz w:val="24"/>
          <w:szCs w:val="24"/>
        </w:rPr>
        <w:t>Puspita Sari</w:t>
      </w:r>
      <w:r w:rsidRPr="00222BAA">
        <w:rPr>
          <w:rFonts w:ascii="Times New Roman" w:hAnsi="Times New Roman" w:cs="Times New Roman"/>
          <w:noProof/>
          <w:sz w:val="24"/>
          <w:szCs w:val="24"/>
        </w:rPr>
        <w:t xml:space="preserve"> 2016)</w:t>
      </w:r>
      <w:r w:rsidRPr="00222BAA">
        <w:rPr>
          <w:rFonts w:ascii="Times New Roman" w:hAnsi="Times New Roman" w:cs="Times New Roman"/>
          <w:sz w:val="24"/>
          <w:szCs w:val="24"/>
        </w:rPr>
        <w:fldChar w:fldCharType="end"/>
      </w:r>
      <w:r w:rsidRPr="00222BAA">
        <w:rPr>
          <w:rFonts w:ascii="Times New Roman" w:hAnsi="Times New Roman" w:cs="Times New Roman"/>
          <w:sz w:val="24"/>
          <w:szCs w:val="24"/>
        </w:rPr>
        <w:t xml:space="preserve"> manajemen merupakan kegiatan seseorang </w:t>
      </w:r>
      <w:r w:rsidRPr="00222BAA">
        <w:rPr>
          <w:rFonts w:ascii="Times New Roman" w:hAnsi="Times New Roman" w:cs="Times New Roman"/>
          <w:sz w:val="24"/>
          <w:szCs w:val="24"/>
        </w:rPr>
        <w:lastRenderedPageBreak/>
        <w:t xml:space="preserve">dalam mengatur organisasi Lembaga atau sekolah yang bersifat manusia maupun non manusia, sehingga tujuan organisasi Lembaga atau sekolah dapat tercapai efektif, dan efesien. Untuk menjadi kepala sekoalah yang berhasil harus memiliki keterampilan atau keahlian dasar. Terdapat tiga bidang kerampilan manajerial yang perlu dikuasai oleh manejer dan akan di bahas lebih dalam diantaranya: keterampilan konseptua, ketrampilan manusiawi,keterampialan teknis. </w:t>
      </w:r>
    </w:p>
    <w:p w14:paraId="32ADE7B6" w14:textId="447BBE8A" w:rsidR="00222BAA" w:rsidRPr="00222BAA" w:rsidRDefault="00222BAA" w:rsidP="00222BAA">
      <w:pPr>
        <w:jc w:val="both"/>
        <w:rPr>
          <w:rFonts w:ascii="Times New Roman" w:hAnsi="Times New Roman" w:cs="Times New Roman"/>
          <w:b/>
          <w:bCs/>
          <w:sz w:val="24"/>
          <w:szCs w:val="24"/>
        </w:rPr>
      </w:pPr>
      <w:r w:rsidRPr="00222BAA">
        <w:rPr>
          <w:rFonts w:ascii="Times New Roman" w:hAnsi="Times New Roman" w:cs="Times New Roman"/>
          <w:b/>
          <w:bCs/>
          <w:sz w:val="24"/>
          <w:szCs w:val="24"/>
        </w:rPr>
        <w:t>Bentuk Nilai Karakter Yang Diintegrasikan di MTs</w:t>
      </w:r>
      <w:r w:rsidR="00905767">
        <w:rPr>
          <w:rFonts w:ascii="Times New Roman" w:hAnsi="Times New Roman" w:cs="Times New Roman"/>
          <w:b/>
          <w:bCs/>
          <w:sz w:val="24"/>
          <w:szCs w:val="24"/>
        </w:rPr>
        <w:t xml:space="preserve"> </w:t>
      </w:r>
      <w:r w:rsidRPr="00222BAA">
        <w:rPr>
          <w:rFonts w:ascii="Times New Roman" w:hAnsi="Times New Roman" w:cs="Times New Roman"/>
          <w:b/>
          <w:bCs/>
          <w:sz w:val="24"/>
          <w:szCs w:val="24"/>
        </w:rPr>
        <w:t>N</w:t>
      </w:r>
      <w:r w:rsidR="00905767">
        <w:rPr>
          <w:rFonts w:ascii="Times New Roman" w:hAnsi="Times New Roman" w:cs="Times New Roman"/>
          <w:b/>
          <w:bCs/>
          <w:sz w:val="24"/>
          <w:szCs w:val="24"/>
        </w:rPr>
        <w:t>egeri</w:t>
      </w:r>
      <w:r w:rsidRPr="00222BAA">
        <w:rPr>
          <w:rFonts w:ascii="Times New Roman" w:hAnsi="Times New Roman" w:cs="Times New Roman"/>
          <w:b/>
          <w:bCs/>
          <w:sz w:val="24"/>
          <w:szCs w:val="24"/>
        </w:rPr>
        <w:t xml:space="preserve"> I Dompu</w:t>
      </w:r>
    </w:p>
    <w:p w14:paraId="549EFFCA" w14:textId="415EED34" w:rsidR="00222BAA" w:rsidRPr="00AB4336" w:rsidRDefault="00222BAA" w:rsidP="00222BAA">
      <w:pPr>
        <w:pStyle w:val="ListParagraph"/>
        <w:ind w:left="0" w:firstLine="414"/>
        <w:jc w:val="both"/>
        <w:rPr>
          <w:rFonts w:ascii="Times New Roman" w:hAnsi="Times New Roman" w:cs="Times New Roman"/>
          <w:sz w:val="24"/>
          <w:szCs w:val="24"/>
        </w:rPr>
      </w:pPr>
      <w:r>
        <w:rPr>
          <w:rFonts w:ascii="Times New Roman" w:hAnsi="Times New Roman" w:cs="Times New Roman"/>
          <w:sz w:val="24"/>
          <w:szCs w:val="24"/>
        </w:rPr>
        <w:t xml:space="preserve">Hasil penelitian menunjukan bahwa bentuk nilai karakter yang di terapkan kepala madrasah didalam lingkungn madrasah sangatalah disiplin dalam hal-hal yang menjunjung tinggi sopan satun, dimana kepala madrasah ini, selalu memberikan contoh yang baik terhadap murid dan guru yang berada dalam lingkungan mdrasah tersebut. Sehingga guru-guru melakuakan dengan baik, apa yang diperintah oleh kepala mdrasah. Kepala mdrasah juga selalu mengingatkan guru-guru dalam mendidik nilai karakter siswa dan siswi, terlebih dahulu guru memberikan  contoh yang baik terhadap siswa dan siswi di MTsN I Dompu. . Hasil temu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 T. &amp; SURYANA","given":"","non-dropping-particle":"","parse-names":false,"suffix":""}],"id":"ITEM-1","issued":{"date-parts":[["2021"]]},"title":"IMPLEMENTASI FUGSI MANAJERIAL KEPALA MDARSAH DALAM MENINGKATKAN MUTU PENDIDIKAN","type":"book"},"uris":["http://www.mendeley.com/documents/?uuid=0a54d33c-b984-43bc-b9ca-bc1e04c2e219"]}],"mendeley":{"formattedCitation":"(KURNIA T. &amp; SURYANA 2021)","plainTextFormattedCitation":"(KURNIA T. &amp; SURYANA 2021)","previouslyFormattedCitation":"(KURNIA T. &amp; SURYANA 2021)"},"properties":{"noteIndex":0},"schema":"https://github.com/citation-style-language/schema/raw/master/csl-citation.json"}</w:instrText>
      </w:r>
      <w:r>
        <w:rPr>
          <w:rFonts w:ascii="Times New Roman" w:hAnsi="Times New Roman" w:cs="Times New Roman"/>
          <w:sz w:val="24"/>
          <w:szCs w:val="24"/>
        </w:rPr>
        <w:fldChar w:fldCharType="separate"/>
      </w:r>
      <w:r w:rsidRPr="00C977D3">
        <w:rPr>
          <w:rFonts w:ascii="Times New Roman" w:hAnsi="Times New Roman" w:cs="Times New Roman"/>
          <w:noProof/>
          <w:sz w:val="24"/>
          <w:szCs w:val="24"/>
        </w:rPr>
        <w:t>(</w:t>
      </w:r>
      <w:r w:rsidR="00351140" w:rsidRPr="00C977D3">
        <w:rPr>
          <w:rFonts w:ascii="Times New Roman" w:hAnsi="Times New Roman" w:cs="Times New Roman"/>
          <w:noProof/>
          <w:sz w:val="24"/>
          <w:szCs w:val="24"/>
        </w:rPr>
        <w:t>Kurnia T. &amp; Suryana</w:t>
      </w:r>
      <w:r w:rsidRPr="00C977D3">
        <w:rPr>
          <w:rFonts w:ascii="Times New Roman" w:hAnsi="Times New Roman" w:cs="Times New Roman"/>
          <w:noProof/>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dimana yang berperan penting dalam kompetensi adalah kepala sekolah yang mampu memwujudkan misi dan visi dalam sekolah sehingga potensi guru dan siswa yang dihasilkan efektif dengan menrapkan nilai-nilai karakteryang terdapat dalam visi dan misi kepala madrasah. Temuan dari ( Taufiq, 2019), dalam mengelola perencanaan manajeman pendidikan berbasis karakter pesreta didik, melibatkan semua unsur baik kepala sekolah, stakeholder dan orang tua peserta didik, serta masyarakat sekitar yang ikut terlibat dalam menetapakan nilai-nilai karakter yang diterapkan disekolah yang tertuang dalam tata tertib. Pelaksanaan manajemen Pendidikan berbasis karakter melibatkan semua elemen  sekolah baik kepala sekolah, guru, penjagaan sekolah, dan penjagaan kantin berperan menciptakna kondisi  yang kotributif bagi perkembangan karakter peserta didik.  </w:t>
      </w:r>
    </w:p>
    <w:p w14:paraId="72C7DDF1" w14:textId="258D026D" w:rsidR="00222BAA" w:rsidRDefault="00222BAA" w:rsidP="00222BAA">
      <w:pPr>
        <w:pStyle w:val="ListParagraph"/>
        <w:ind w:left="0" w:firstLine="414"/>
        <w:jc w:val="both"/>
        <w:rPr>
          <w:rFonts w:ascii="Times New Roman" w:hAnsi="Times New Roman" w:cs="Times New Roman"/>
          <w:sz w:val="24"/>
          <w:szCs w:val="24"/>
        </w:rPr>
      </w:pPr>
      <w:r>
        <w:rPr>
          <w:rFonts w:ascii="Times New Roman" w:hAnsi="Times New Roman" w:cs="Times New Roman"/>
          <w:sz w:val="24"/>
          <w:szCs w:val="24"/>
        </w:rPr>
        <w:t xml:space="preserve">Dengan cara sebagai berikut (jujur, tanggung jawab, visioner, disiplin, kerja sama dan adil.) itu </w:t>
      </w:r>
      <w:r w:rsidRPr="00222BAA">
        <w:rPr>
          <w:rFonts w:ascii="Times New Roman" w:hAnsi="Times New Roman" w:cs="Times New Roman"/>
          <w:szCs w:val="24"/>
        </w:rPr>
        <w:t>adalah</w:t>
      </w:r>
      <w:r>
        <w:rPr>
          <w:rFonts w:ascii="Times New Roman" w:hAnsi="Times New Roman" w:cs="Times New Roman"/>
          <w:sz w:val="24"/>
          <w:szCs w:val="24"/>
        </w:rPr>
        <w:t xml:space="preserve"> poin penting untuk membentuk nilai karakter siswa dan siswi  MTsN I Dompu. Nilai adalah yang terkandung dalam diri </w:t>
      </w:r>
      <w:r w:rsidRPr="00682BF2">
        <w:rPr>
          <w:rFonts w:ascii="Times New Roman" w:hAnsi="Times New Roman" w:cs="Times New Roman"/>
          <w:sz w:val="24"/>
          <w:szCs w:val="24"/>
        </w:rPr>
        <w:t>(hati Nurani)</w:t>
      </w:r>
      <w:r>
        <w:rPr>
          <w:rFonts w:ascii="Times New Roman" w:hAnsi="Times New Roman" w:cs="Times New Roman"/>
          <w:sz w:val="24"/>
          <w:szCs w:val="24"/>
          <w:u w:val="single"/>
        </w:rPr>
        <w:t xml:space="preserve"> </w:t>
      </w:r>
      <w:r>
        <w:rPr>
          <w:rFonts w:ascii="Times New Roman" w:hAnsi="Times New Roman" w:cs="Times New Roman"/>
          <w:sz w:val="24"/>
          <w:szCs w:val="24"/>
        </w:rPr>
        <w:t xml:space="preserve">manusia yang lebih memberi dasar pada prinsip akhlak yang merupakan standar dari keindahan dan efesiensi atau keutuhan kuat hati. Dari beberapa pengertian tentang nilai, dapat disimpulakan bahawa nilai adalah rujukan untuk bertindak. Nilai merupakan standra untuk mempertimbngkan dan meraih prilaku tentang baik dan tidak baik dilakuakn. Maka yang di maksud nilai karakter berti sesuatu nilai yang dapat dilaksanakan  karena pertimbangan diatas (Sumarti, 2018). Hasil temuan di pertegas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IS ABDULLAH","given":"","non-dropping-particle":"","parse-names":false,"suffix":""}],"id":"ITEM-1","issued":{"date-parts":[["2017"]]},"title":"NPENDIDIAKAN KARAKTER DALAM PERSEPTIF ISALAM","type":"book"},"uris":["http://www.mendeley.com/documents/?uuid=0d616676-3ba6-4326-b1f2-2655227dcd18"]}],"mendeley":{"formattedCitation":"(HARIS ABDULLAH 2017)","plainTextFormattedCitation":"(HARIS ABDULLAH 2017)","previouslyFormattedCitation":"(HARIS ABDULLAH 2017)"},"properties":{"noteIndex":0},"schema":"https://github.com/citation-style-language/schema/raw/master/csl-citation.json"}</w:instrText>
      </w:r>
      <w:r>
        <w:rPr>
          <w:rFonts w:ascii="Times New Roman" w:hAnsi="Times New Roman" w:cs="Times New Roman"/>
          <w:sz w:val="24"/>
          <w:szCs w:val="24"/>
        </w:rPr>
        <w:fldChar w:fldCharType="separate"/>
      </w:r>
      <w:r w:rsidRPr="00635279">
        <w:rPr>
          <w:rFonts w:ascii="Times New Roman" w:hAnsi="Times New Roman" w:cs="Times New Roman"/>
          <w:noProof/>
          <w:sz w:val="24"/>
          <w:szCs w:val="24"/>
        </w:rPr>
        <w:t>(</w:t>
      </w:r>
      <w:r w:rsidR="00295247" w:rsidRPr="00635279">
        <w:rPr>
          <w:rFonts w:ascii="Times New Roman" w:hAnsi="Times New Roman" w:cs="Times New Roman"/>
          <w:noProof/>
          <w:sz w:val="24"/>
          <w:szCs w:val="24"/>
        </w:rPr>
        <w:t>Haris Abdullah</w:t>
      </w:r>
      <w:r w:rsidRPr="00635279">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r>
        <w:rPr>
          <w:rFonts w:ascii="Times New Roman" w:hAnsi="Times New Roman" w:cs="Times New Roman"/>
          <w:sz w:val="24"/>
          <w:szCs w:val="24"/>
        </w:rPr>
        <w:t xml:space="preserve"> pengaruh utama dalam penididikan karakter yaitu (religious, jujur, toleransi,</w:t>
      </w:r>
      <w:r w:rsidR="006A6307">
        <w:rPr>
          <w:rFonts w:ascii="Times New Roman" w:hAnsi="Times New Roman" w:cs="Times New Roman"/>
          <w:sz w:val="24"/>
          <w:szCs w:val="24"/>
        </w:rPr>
        <w:t xml:space="preserve"> </w:t>
      </w:r>
      <w:r>
        <w:rPr>
          <w:rFonts w:ascii="Times New Roman" w:hAnsi="Times New Roman" w:cs="Times New Roman"/>
          <w:sz w:val="24"/>
          <w:szCs w:val="24"/>
        </w:rPr>
        <w:t>disiplin, kerja keras, kreatif,</w:t>
      </w:r>
      <w:r w:rsidR="006A6307">
        <w:rPr>
          <w:rFonts w:ascii="Times New Roman" w:hAnsi="Times New Roman" w:cs="Times New Roman"/>
          <w:sz w:val="24"/>
          <w:szCs w:val="24"/>
        </w:rPr>
        <w:t xml:space="preserve"> </w:t>
      </w:r>
      <w:r>
        <w:rPr>
          <w:rFonts w:ascii="Times New Roman" w:hAnsi="Times New Roman" w:cs="Times New Roman"/>
          <w:sz w:val="24"/>
          <w:szCs w:val="24"/>
        </w:rPr>
        <w:t>mandiri, demokratis,</w:t>
      </w:r>
      <w:r w:rsidR="006A6307">
        <w:rPr>
          <w:rFonts w:ascii="Times New Roman" w:hAnsi="Times New Roman" w:cs="Times New Roman"/>
          <w:sz w:val="24"/>
          <w:szCs w:val="24"/>
        </w:rPr>
        <w:t xml:space="preserve"> </w:t>
      </w:r>
      <w:r>
        <w:rPr>
          <w:rFonts w:ascii="Times New Roman" w:hAnsi="Times New Roman" w:cs="Times New Roman"/>
          <w:sz w:val="24"/>
          <w:szCs w:val="24"/>
        </w:rPr>
        <w:t>semangat kebangsaan, cintah tanah air, menghargai prestasi,</w:t>
      </w:r>
      <w:r w:rsidR="006A6307">
        <w:rPr>
          <w:rFonts w:ascii="Times New Roman" w:hAnsi="Times New Roman" w:cs="Times New Roman"/>
          <w:sz w:val="24"/>
          <w:szCs w:val="24"/>
        </w:rPr>
        <w:t xml:space="preserve"> </w:t>
      </w:r>
      <w:r>
        <w:rPr>
          <w:rFonts w:ascii="Times New Roman" w:hAnsi="Times New Roman" w:cs="Times New Roman"/>
          <w:sz w:val="24"/>
          <w:szCs w:val="24"/>
        </w:rPr>
        <w:t>bersahabat, peduli, gemar</w:t>
      </w:r>
      <w:r w:rsidR="006A6307">
        <w:rPr>
          <w:rFonts w:ascii="Times New Roman" w:hAnsi="Times New Roman" w:cs="Times New Roman"/>
          <w:sz w:val="24"/>
          <w:szCs w:val="24"/>
        </w:rPr>
        <w:t xml:space="preserve"> </w:t>
      </w:r>
      <w:r>
        <w:rPr>
          <w:rFonts w:ascii="Times New Roman" w:hAnsi="Times New Roman" w:cs="Times New Roman"/>
          <w:sz w:val="24"/>
          <w:szCs w:val="24"/>
        </w:rPr>
        <w:t>membaca, dan tanggung jawab .</w:t>
      </w:r>
    </w:p>
    <w:p w14:paraId="789A6686" w14:textId="77777777" w:rsidR="00222BAA" w:rsidRPr="00222BAA" w:rsidRDefault="00222BAA" w:rsidP="00222BAA">
      <w:pPr>
        <w:spacing w:after="0"/>
        <w:jc w:val="both"/>
        <w:rPr>
          <w:rFonts w:ascii="Times New Roman" w:hAnsi="Times New Roman" w:cs="Times New Roman"/>
          <w:b/>
          <w:bCs/>
          <w:sz w:val="24"/>
          <w:szCs w:val="24"/>
        </w:rPr>
      </w:pPr>
      <w:r w:rsidRPr="00222BAA">
        <w:rPr>
          <w:rFonts w:ascii="Times New Roman" w:hAnsi="Times New Roman" w:cs="Times New Roman"/>
          <w:b/>
          <w:bCs/>
          <w:sz w:val="24"/>
          <w:szCs w:val="24"/>
        </w:rPr>
        <w:t xml:space="preserve">Implikasi Manajerial Kepala Madrasah Dalam Mengintegrasikan Nilai Karakter Terhadap Karakter Siswa Di MTsN I Dompu </w:t>
      </w:r>
    </w:p>
    <w:p w14:paraId="565C2C2C" w14:textId="77777777" w:rsidR="00222BAA" w:rsidRDefault="00222BAA" w:rsidP="00222BAA">
      <w:pPr>
        <w:pStyle w:val="ListParagraph"/>
        <w:spacing w:after="0"/>
        <w:ind w:left="0" w:firstLine="414"/>
        <w:jc w:val="both"/>
        <w:rPr>
          <w:rFonts w:ascii="Times New Roman" w:hAnsi="Times New Roman" w:cs="Times New Roman"/>
          <w:sz w:val="24"/>
          <w:szCs w:val="24"/>
        </w:rPr>
      </w:pPr>
      <w:r>
        <w:rPr>
          <w:rFonts w:ascii="Times New Roman" w:hAnsi="Times New Roman" w:cs="Times New Roman"/>
          <w:sz w:val="24"/>
          <w:szCs w:val="24"/>
        </w:rPr>
        <w:t xml:space="preserve">Hasil temuan penelitian yang terdapat pada impilikasi manajerial kepala madrasah terhadap karakter siswa sebagai berikut: adanya kegiatan ekstrakurikuler yang membantu membentuk nilai karakter siswa, adanya kanting kejujuran yang bisa meneilai karakter kejujuran siswa terhadap lingkungan sekitar, adanya kerja sama guru dan kepala madrasah untuk membimbing nilai karakter siswa-siswi di MTsN I Dompu. </w:t>
      </w:r>
    </w:p>
    <w:p w14:paraId="291779D0" w14:textId="4A6D3493" w:rsidR="00222BAA" w:rsidRDefault="00222BAA" w:rsidP="00222BAA">
      <w:pPr>
        <w:pStyle w:val="ListParagraph"/>
        <w:spacing w:after="0"/>
        <w:ind w:left="0" w:firstLine="414"/>
        <w:jc w:val="both"/>
        <w:rPr>
          <w:rFonts w:ascii="Times New Roman" w:hAnsi="Times New Roman" w:cs="Times New Roman"/>
          <w:sz w:val="24"/>
          <w:szCs w:val="24"/>
        </w:rPr>
      </w:pPr>
      <w:r>
        <w:rPr>
          <w:rFonts w:ascii="Times New Roman" w:hAnsi="Times New Roman" w:cs="Times New Roman"/>
          <w:sz w:val="24"/>
          <w:szCs w:val="24"/>
        </w:rPr>
        <w:lastRenderedPageBreak/>
        <w:t xml:space="preserve">Pendidikan </w:t>
      </w:r>
      <w:r w:rsidR="00E7412C">
        <w:rPr>
          <w:rFonts w:ascii="Times New Roman" w:hAnsi="Times New Roman" w:cs="Times New Roman"/>
          <w:sz w:val="24"/>
          <w:szCs w:val="24"/>
        </w:rPr>
        <w:t>karakter adalah usaha sengaja (</w:t>
      </w:r>
      <w:r>
        <w:rPr>
          <w:rFonts w:ascii="Times New Roman" w:hAnsi="Times New Roman" w:cs="Times New Roman"/>
          <w:sz w:val="24"/>
          <w:szCs w:val="24"/>
        </w:rPr>
        <w:t xml:space="preserve">sadar) untuk mewujudkan kebajikan yaitu kualitas kemanusiaan yang baik secara bjektif, bukan hanya baik untuk individu perseorangan, tetapi juga baik untuk masyarakat secara keseluruh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KANDAR","given":"J","non-dropping-particle":"","parse-names":false,"suffix":""}],"container-title":"MANAJEMEN PENDIDIKAN","id":"ITEM-1","issued":{"date-parts":[["2017"]]},"title":"KETERAMPILAN MANAJERIAL KEPALA SEKOALAH","type":"article-journal","volume":"1"},"uris":["http://www.mendeley.com/documents/?uuid=66f15431-77b2-4f3e-a84a-f1b7c2e02cac"]}],"mendeley":{"formattedCitation":"(ISKANDAR 2017)","plainTextFormattedCitation":"(ISKANDAR 2017)","previouslyFormattedCitation":"(ISKANDAR 2017)"},"properties":{"noteIndex":0},"schema":"https://github.com/citation-style-language/schema/raw/master/csl-citation.json"}</w:instrText>
      </w:r>
      <w:r>
        <w:rPr>
          <w:rFonts w:ascii="Times New Roman" w:hAnsi="Times New Roman" w:cs="Times New Roman"/>
          <w:sz w:val="24"/>
          <w:szCs w:val="24"/>
        </w:rPr>
        <w:fldChar w:fldCharType="separate"/>
      </w:r>
      <w:r w:rsidRPr="00635279">
        <w:rPr>
          <w:rFonts w:ascii="Times New Roman" w:hAnsi="Times New Roman" w:cs="Times New Roman"/>
          <w:noProof/>
          <w:sz w:val="24"/>
          <w:szCs w:val="24"/>
        </w:rPr>
        <w:t>(</w:t>
      </w:r>
      <w:r w:rsidR="00295247" w:rsidRPr="00635279">
        <w:rPr>
          <w:rFonts w:ascii="Times New Roman" w:hAnsi="Times New Roman" w:cs="Times New Roman"/>
          <w:noProof/>
          <w:sz w:val="24"/>
          <w:szCs w:val="24"/>
        </w:rPr>
        <w:t xml:space="preserve">Iskandar </w:t>
      </w:r>
      <w:r w:rsidRPr="00635279">
        <w:rPr>
          <w:rFonts w:ascii="Times New Roman" w:hAnsi="Times New Roman" w:cs="Times New Roman"/>
          <w:noProof/>
          <w:sz w:val="24"/>
          <w:szCs w:val="24"/>
        </w:rPr>
        <w:t>2017)</w:t>
      </w:r>
      <w:r>
        <w:rPr>
          <w:rFonts w:ascii="Times New Roman" w:hAnsi="Times New Roman" w:cs="Times New Roman"/>
          <w:sz w:val="24"/>
          <w:szCs w:val="24"/>
        </w:rPr>
        <w:fldChar w:fldCharType="end"/>
      </w:r>
      <w:r w:rsidR="00E7412C">
        <w:rPr>
          <w:rFonts w:ascii="Times New Roman" w:hAnsi="Times New Roman" w:cs="Times New Roman"/>
          <w:sz w:val="24"/>
          <w:szCs w:val="24"/>
        </w:rPr>
        <w:t xml:space="preserve">. </w:t>
      </w:r>
    </w:p>
    <w:p w14:paraId="04A8F4A3" w14:textId="77777777" w:rsidR="00222BAA" w:rsidRDefault="00222BAA" w:rsidP="00222BAA">
      <w:pPr>
        <w:pStyle w:val="ListParagraph"/>
        <w:spacing w:after="0"/>
        <w:ind w:left="0" w:firstLine="414"/>
        <w:jc w:val="both"/>
        <w:rPr>
          <w:rFonts w:ascii="Times New Roman" w:hAnsi="Times New Roman" w:cs="Times New Roman"/>
          <w:sz w:val="24"/>
          <w:szCs w:val="24"/>
        </w:rPr>
      </w:pPr>
      <w:r>
        <w:rPr>
          <w:rFonts w:ascii="Times New Roman" w:hAnsi="Times New Roman" w:cs="Times New Roman"/>
          <w:sz w:val="24"/>
          <w:szCs w:val="24"/>
        </w:rPr>
        <w:t>Karakter adalah watak tabiat, akhlak, atau kepribadian sseorang yang terbentuk dari hasil internalisasi berbagai kebajikan yang diyakini dan digunakan sebagai landasan untuk cara pandan, berpikir, bersikap dan bertindak. Dengan demikain adalah karakter adalah nilai-nilai yang unik, baik yang terpatri dlam diri dan prilaku.</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KEMENTRIAN PENDIDIKAN NASIOANAL","given":"","non-dropping-particle":"","parse-names":false,"suffix":""}],"container-title":"JAKARTA","id":"ITEM-1","issued":{"date-parts":[["2010"]]},"title":"PENGEMBANGAN PENDIDIKAN BUDAYA DAN KARAKTER BANGASA","type":"webpage"},"uris":["http://www.mendeley.com/documents/?uuid=f26dc29e-d13b-421a-b953-e7283dc9df4f"]}],"mendeley":{"formattedCitation":"(NKEMENTRIAN PENDIDIKAN NASIOANAL 2010)","manualFormatting":"(Kementrian Pendidikan Nasioanal 2010)","plainTextFormattedCitation":"(NKEMENTRIAN PENDIDIKAN NASIOANAL 2010)","previouslyFormattedCitation":"(NKEMENTRIAN PENDIDIKAN NASIOANAL 2010)"},"properties":{"noteIndex":0},"schema":"https://github.com/citation-style-language/schema/raw/master/csl-citation.json"}</w:instrText>
      </w:r>
      <w:r>
        <w:rPr>
          <w:rFonts w:ascii="Times New Roman" w:hAnsi="Times New Roman" w:cs="Times New Roman"/>
          <w:sz w:val="24"/>
          <w:szCs w:val="24"/>
        </w:rPr>
        <w:fldChar w:fldCharType="separate"/>
      </w:r>
      <w:r w:rsidRPr="006C149D">
        <w:rPr>
          <w:rFonts w:ascii="Times New Roman" w:hAnsi="Times New Roman" w:cs="Times New Roman"/>
          <w:noProof/>
          <w:sz w:val="24"/>
          <w:szCs w:val="24"/>
        </w:rPr>
        <w:t>(Kementrian Pendidikan Nasioanal 2010)</w:t>
      </w:r>
      <w:r>
        <w:rPr>
          <w:rFonts w:ascii="Times New Roman" w:hAnsi="Times New Roman" w:cs="Times New Roman"/>
          <w:sz w:val="24"/>
          <w:szCs w:val="24"/>
        </w:rPr>
        <w:fldChar w:fldCharType="end"/>
      </w:r>
      <w:r>
        <w:rPr>
          <w:rFonts w:ascii="Times New Roman" w:hAnsi="Times New Roman" w:cs="Times New Roman"/>
          <w:sz w:val="24"/>
          <w:szCs w:val="24"/>
        </w:rPr>
        <w:t>. Di pertegas oleh</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CHTAR,D .","given":"&amp; SURYANI","non-dropping-particle":"","parse-names":false,"suffix":""}],"container-title":"PENDIDIKAN","id":"ITEM-1","issued":{"date-parts":[["2019"]]},"title":"PENDIDIKAN KARAKTER MENURUT PENDIKBUT","type":"article-journal","volume":"2"},"uris":["http://www.mendeley.com/documents/?uuid=728891bd-efc0-48ac-a4b5-df3db3207db2"]}],"mendeley":{"formattedCitation":"(MUCHTAR,D . 2019)","manualFormatting":"(Muchtar,D . 2019)","plainTextFormattedCitation":"(MUCHTAR,D . 2019)","previouslyFormattedCitation":"(MUCHTAR,D . 2019)"},"properties":{"noteIndex":0},"schema":"https://github.com/citation-style-language/schema/raw/master/csl-citation.json"}</w:instrText>
      </w:r>
      <w:r>
        <w:rPr>
          <w:rFonts w:ascii="Times New Roman" w:hAnsi="Times New Roman" w:cs="Times New Roman"/>
          <w:sz w:val="24"/>
          <w:szCs w:val="24"/>
        </w:rPr>
        <w:fldChar w:fldCharType="separate"/>
      </w:r>
      <w:r w:rsidRPr="006C149D">
        <w:rPr>
          <w:rFonts w:ascii="Times New Roman" w:hAnsi="Times New Roman" w:cs="Times New Roman"/>
          <w:noProof/>
          <w:sz w:val="24"/>
          <w:szCs w:val="24"/>
        </w:rPr>
        <w:t>(Muchtar,D . 2019)</w:t>
      </w:r>
      <w:r>
        <w:rPr>
          <w:rFonts w:ascii="Times New Roman" w:hAnsi="Times New Roman" w:cs="Times New Roman"/>
          <w:sz w:val="24"/>
          <w:szCs w:val="24"/>
        </w:rPr>
        <w:fldChar w:fldCharType="end"/>
      </w:r>
      <w:r>
        <w:rPr>
          <w:rFonts w:ascii="Times New Roman" w:hAnsi="Times New Roman" w:cs="Times New Roman"/>
          <w:sz w:val="24"/>
          <w:szCs w:val="24"/>
        </w:rPr>
        <w:t xml:space="preserve"> mendefinisikan karakter sebagai atribut atau ciri-ciri yang membentuk dan memebedakan ciri pribadi, ciri etis, dan kompleksitas, mental dari seseorangsatu kelompok atau bangsa. </w:t>
      </w:r>
    </w:p>
    <w:p w14:paraId="60BDBD0C" w14:textId="59CDA9BB" w:rsidR="00222BAA" w:rsidRDefault="00222BAA" w:rsidP="00222BAA">
      <w:pPr>
        <w:pStyle w:val="ListParagraph"/>
        <w:ind w:left="0" w:firstLine="414"/>
        <w:jc w:val="both"/>
        <w:rPr>
          <w:rFonts w:ascii="Times New Roman" w:hAnsi="Times New Roman" w:cs="Times New Roman"/>
          <w:sz w:val="24"/>
          <w:szCs w:val="24"/>
        </w:rPr>
      </w:pPr>
      <w:r>
        <w:rPr>
          <w:rFonts w:ascii="Times New Roman" w:hAnsi="Times New Roman" w:cs="Times New Roman"/>
          <w:sz w:val="24"/>
          <w:szCs w:val="24"/>
        </w:rPr>
        <w:t>Hal ini sejalan dengan hasil penelitian di MTs</w:t>
      </w:r>
      <w:r w:rsidR="003A0758">
        <w:rPr>
          <w:rFonts w:ascii="Times New Roman" w:hAnsi="Times New Roman" w:cs="Times New Roman"/>
          <w:sz w:val="24"/>
          <w:szCs w:val="24"/>
        </w:rPr>
        <w:t xml:space="preserve"> </w:t>
      </w:r>
      <w:r>
        <w:rPr>
          <w:rFonts w:ascii="Times New Roman" w:hAnsi="Times New Roman" w:cs="Times New Roman"/>
          <w:sz w:val="24"/>
          <w:szCs w:val="24"/>
        </w:rPr>
        <w:t>N</w:t>
      </w:r>
      <w:r w:rsidR="003A0758">
        <w:rPr>
          <w:rFonts w:ascii="Times New Roman" w:hAnsi="Times New Roman" w:cs="Times New Roman"/>
          <w:sz w:val="24"/>
          <w:szCs w:val="24"/>
        </w:rPr>
        <w:t>egeri</w:t>
      </w:r>
      <w:r>
        <w:rPr>
          <w:rFonts w:ascii="Times New Roman" w:hAnsi="Times New Roman" w:cs="Times New Roman"/>
          <w:sz w:val="24"/>
          <w:szCs w:val="24"/>
        </w:rPr>
        <w:t xml:space="preserve"> I Dompu, yang dimana implikasi manajerial kepala madarsah terhadap nilai karakter siswa, yang memiliki dampak terhadap watak, tabiat akhlak, dan memebentuk kepribadian siswa siswi  di MTs</w:t>
      </w:r>
      <w:r w:rsidR="003A0758">
        <w:rPr>
          <w:rFonts w:ascii="Times New Roman" w:hAnsi="Times New Roman" w:cs="Times New Roman"/>
          <w:sz w:val="24"/>
          <w:szCs w:val="24"/>
        </w:rPr>
        <w:t xml:space="preserve"> </w:t>
      </w:r>
      <w:r>
        <w:rPr>
          <w:rFonts w:ascii="Times New Roman" w:hAnsi="Times New Roman" w:cs="Times New Roman"/>
          <w:sz w:val="24"/>
          <w:szCs w:val="24"/>
        </w:rPr>
        <w:t>N</w:t>
      </w:r>
      <w:r w:rsidR="003A0758">
        <w:rPr>
          <w:rFonts w:ascii="Times New Roman" w:hAnsi="Times New Roman" w:cs="Times New Roman"/>
          <w:sz w:val="24"/>
          <w:szCs w:val="24"/>
        </w:rPr>
        <w:t>egeri</w:t>
      </w:r>
      <w:r>
        <w:rPr>
          <w:rFonts w:ascii="Times New Roman" w:hAnsi="Times New Roman" w:cs="Times New Roman"/>
          <w:sz w:val="24"/>
          <w:szCs w:val="24"/>
        </w:rPr>
        <w:t xml:space="preserve"> I Dompu, dan untuk memebntukan nilai karakter yang di terapkan kepala madrasah di dalam lingkungan madraah sangatlah disiplin dalam hal-hala yang menjunjung tinggi soapan santun, dimana kepala madrasah ini selalu memberikan contoh yang baik terhadap murid dan guru yang berbeda dalam lingkungan madrasah tersebut, dengan adanya kegiatan-kegiatan ekstrakurikuler yang ada di mdrasah dan adanya kanting kejujuran bisa mambantu membntuk nilai karakter siswa.</w:t>
      </w:r>
      <w:r w:rsidR="006A630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78/qathruna.v7i1.3030","ISSN":"2406-954X","abstract":"This study aims to: (1) describe the value of integrated character education at SMP Islam Al-Azhar 11 Serang City and SMP IT Rahaudatul Jannah Cilegon (2) describe the implementation of character education (3) reveal the results of the implementation of character education.This type of research is descriptive qualitative with normative, pedagogical, and psychological theological approaches. In connection with the data sources in this study are two data sources, primary data namely the principal, vice principal, teachers, and students and school members, while secondary data is a document on the condition of teachers, school facilities, profiles and lesson plans related to the object researched. The data is obtained through observation, interviews and documentation. The results showed that the value of character education that is integrated in the learning process is religious, disciplined, diligent, curiosity, caring, and responsibility. Meanwhile, the implementation of character education values ​​is also obtained through extracurricular activities which are carried out through dance, sports, religious, vocal and scientific works of youth, as well as the clean culture instilled in the two schools. The findings obtained were that imposing sanctions on students would explicitly provide a deterrent effect and this became respected by students, not to do it again.","author":[{"dropping-particle":"","family":"Fahroji","given":"Oji","non-dropping-particle":"","parse-names":false,"suffix":""}],"container-title":"Qathrunâ","id":"ITEM-1","issue":"1","issued":{"date-parts":[["2020"]]},"page":"61","title":"Implementasi Pendidikan Karakter","type":"article-journal","volume":"7"},"uris":["http://www.mendeley.com/documents/?uuid=9abf3a27-42b4-4b1f-b652-166a4a3ff8b2"]}],"mendeley":{"formattedCitation":"(Fahroji 2020)","plainTextFormattedCitation":"(Fahroji 2020)","previouslyFormattedCitation":"(Fahroji 2020)"},"properties":{"noteIndex":0},"schema":"https://github.com/citation-style-language/schema/raw/master/csl-citation.json"}</w:instrText>
      </w:r>
      <w:r>
        <w:rPr>
          <w:rFonts w:ascii="Times New Roman" w:hAnsi="Times New Roman" w:cs="Times New Roman"/>
          <w:sz w:val="24"/>
          <w:szCs w:val="24"/>
        </w:rPr>
        <w:fldChar w:fldCharType="separate"/>
      </w:r>
      <w:r w:rsidRPr="006C149D">
        <w:rPr>
          <w:rFonts w:ascii="Times New Roman" w:hAnsi="Times New Roman" w:cs="Times New Roman"/>
          <w:noProof/>
          <w:sz w:val="24"/>
          <w:szCs w:val="24"/>
        </w:rPr>
        <w:t>(Fahroji 2020)</w:t>
      </w:r>
      <w:r>
        <w:rPr>
          <w:rFonts w:ascii="Times New Roman" w:hAnsi="Times New Roman" w:cs="Times New Roman"/>
          <w:sz w:val="24"/>
          <w:szCs w:val="24"/>
        </w:rPr>
        <w:fldChar w:fldCharType="end"/>
      </w:r>
      <w:r w:rsidRPr="00937C97">
        <w:rPr>
          <w:rFonts w:ascii="Times New Roman" w:hAnsi="Times New Roman" w:cs="Times New Roman"/>
          <w:sz w:val="24"/>
          <w:szCs w:val="24"/>
        </w:rPr>
        <w:t xml:space="preserve"> menegaskan bahwa proses pendidikan karakter dan moral yang efektif, di samping dilaksanakan oleh sekolah juga diperlukan dukungan dari pihak keluarga. Lebih lanjut menjelaskan bahwa meskipun sekolah mampu meningkatkan pemahaman awal para siswanya ketika mereka ada di sekolah, kemudian bukti-bukti yang ada menunjukkan bahwa sekolah mampu melaksanakan hal tersebut. Sikap baik yang dimiliki oleh anak-anak tersebut akan perlahan menghilang jika nilai-nilai yang telah diajarkan di sekolah tersebut tidak mendapatkan dukungan dari lingkungan rumah. Dengan alasan tersebut, sekolah dan keluarga haruslah seiring dalam menyikapi masalah yang muncul. Dengan adanya kerja sama antara kedua pihak. Kekuatan yang sesungguhnya dapat dimunculkan untuk meningkatkan nilai moral sebagai seorang manusia dan untuk mengangkat kehidupan moral di negeri in</w:t>
      </w:r>
      <w:r>
        <w:rPr>
          <w:rFonts w:ascii="Times New Roman" w:hAnsi="Times New Roman" w:cs="Times New Roman"/>
          <w:sz w:val="24"/>
          <w:szCs w:val="24"/>
        </w:rPr>
        <w:t>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bstract":"Kepemimpinan adalah proses mengarahkan dan mempengaruhi aktivitasaktivitas yang berhubungan dengan tugas dan anggota-anggota kelompok. Dalam Islam, kepemimpinan yang terbentuk dalam berbagai tingkat manajemen, adanya tingkat manajemen bukan berarti membeda-bedakan masyarakat atau anggota namun untuk mengetahui kemampuan teknis dan kompetensi kerja yang dimiliki. Didirikannya UPK Kecamatan Tanjungsari bertujuan agar terangkatnya derajat Rumah Tangga Miskin (RTM) menuju masyarakat yang mampu mengiringi kompetisi zaman di era sekarang. Rumusan masalah dalam penelitian ini adalah Bagaimana Implementasi Model kepemimpinan untuk meningkatkan motivasi karyawan pada UPK DAPM Kec.Tanjungsari? Dan Bagaimana konsep kepemimpinan Islam dalam meningkatkan motivasi karyawan pada UPK DAPM Kec.Tanjungsari? Penelitian ini bertujuan untuk mengetahui model kepemimpinan untuk meningkatkan motivasi karyawan Pada UPK DAPM Kec. Tanjungsari. Dan untuk mengetahui konsep kepemimpinan dalam meningkatkan motivasi terhadap karyawan UPK DAPM Kec.Tanjungsari Kabupaten Lampung Selatan. Penelitian ini merupakan penelitian lapangan atau (field Research). Adapun berdasarkan sifatnya penelitian ini termasuk dalam penelitian deskriptif analisis.Teknik pengumpulan data dengan cara wawancara, observasi dan dokumentasi. Populasi dalam penelitian ini berjumlah 18 orang karyawan. Berdasarkan hasil penelitian, model kepemimpinan pada UPK DAPM Kecamatan Tanjungsari pemimpin sudah cukup baik dalam memotivasi karyawannya. Karyawan selalu termotivasi dan semangat untuk bekerja lebih baik lagi. Terbukti pemberian bonus, ucapan atau pujian , tunjangan hari raya (THR), komunikasi yang baik antara pimpinan dengan karyawan, dan lain-lain yang dilakukan pimpinan mampu meningkatkan motivasi karyawan dalam bekerja. Dalam konsep Islam pada UPK DAPM Kecamatan Tanjungsari dilihat dari delapan sifat kepemimpinan dalam Islam untuk meningkatkan motivasi kerja karyawan terdapat lima sifat yang telah di jalankan pimpinan UPK DAPM dengan baik , yaitu adil, amanah, fathonah, siddiq, dan sabar.","author":[{"dropping-particle":"","family":"Hayati","given":"Suparti Dwi","non-dropping-particle":"","parse-names":false,"suffix":""}],"id":"ITEM-1","issue":"agustus","issued":{"date-parts":[["2017"]]},"page":"1-45","title":"Implementasi Model Kepemimpinan Untuk Meningkatkan Motivasi Kerja Karyawan Dalam Perspektif Islam","type":"article-journal"},"uris":["http://www.mendeley.com/documents/?uuid=79061d6b-5ddc-4300-b129-ff64dbf08835"]}],"mendeley":{"formattedCitation":"(Hayati 2017)","plainTextFormattedCitation":"(Hayati 2017)","previouslyFormattedCitation":"(Hayati 2017)"},"properties":{"noteIndex":0},"schema":"https://github.com/citation-style-language/schema/raw/master/csl-citation.json"}</w:instrText>
      </w:r>
      <w:r>
        <w:rPr>
          <w:rFonts w:ascii="Times New Roman" w:hAnsi="Times New Roman" w:cs="Times New Roman"/>
          <w:sz w:val="24"/>
          <w:szCs w:val="24"/>
        </w:rPr>
        <w:fldChar w:fldCharType="separate"/>
      </w:r>
      <w:r w:rsidRPr="003E4551">
        <w:rPr>
          <w:rFonts w:ascii="Times New Roman" w:hAnsi="Times New Roman" w:cs="Times New Roman"/>
          <w:noProof/>
          <w:sz w:val="24"/>
          <w:szCs w:val="24"/>
        </w:rPr>
        <w:t>(Hayati 2017)</w:t>
      </w:r>
      <w:r>
        <w:rPr>
          <w:rFonts w:ascii="Times New Roman" w:hAnsi="Times New Roman" w:cs="Times New Roman"/>
          <w:sz w:val="24"/>
          <w:szCs w:val="24"/>
        </w:rPr>
        <w:fldChar w:fldCharType="end"/>
      </w:r>
    </w:p>
    <w:p w14:paraId="48DEE70E" w14:textId="77777777" w:rsidR="004C35D1" w:rsidRDefault="00D00060" w:rsidP="004C35D1">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14:paraId="53A64102" w14:textId="6ADD5281" w:rsidR="0009462A" w:rsidRDefault="004C35D1" w:rsidP="00AE755E">
      <w:pPr>
        <w:pStyle w:val="HTMLPreformatted"/>
        <w:tabs>
          <w:tab w:val="clear" w:pos="916"/>
          <w:tab w:val="left" w:pos="567"/>
        </w:tabs>
        <w:jc w:val="both"/>
        <w:rPr>
          <w:rFonts w:ascii="Times New Roman" w:hAnsi="Times New Roman" w:cs="Times New Roman"/>
          <w:sz w:val="24"/>
          <w:szCs w:val="24"/>
        </w:rPr>
      </w:pPr>
      <w:r>
        <w:rPr>
          <w:rFonts w:ascii="Times New Roman" w:hAnsi="Times New Roman" w:cs="Times New Roman"/>
          <w:b/>
          <w:sz w:val="24"/>
          <w:szCs w:val="24"/>
        </w:rPr>
        <w:tab/>
      </w:r>
      <w:r w:rsidR="00AE755E">
        <w:rPr>
          <w:rFonts w:ascii="Times New Roman" w:hAnsi="Times New Roman" w:cs="Times New Roman"/>
          <w:sz w:val="24"/>
          <w:szCs w:val="24"/>
        </w:rPr>
        <w:t>Berdasarkan hasil penelitian, maka disimpulakan, pertama, manajerial kepala madrasah dalam mengintegrasikan nilai karakter dibagi menjadi tiga macam yaitu: keterampilan konseptual, ketarampilan manusiawi, dan keterampilan Teknik. Keterampilan konseptual kepala madrasah terdapat dalam kegiatan sebelumnya proses pembelajaran, untuk keterampilan manusiawi dalam menerapkan Pendidikan karakter terdapat dalam komunikasi antara kepala madrasah dengan guru di Lembaga tersebut seperti pada saat diruangan guru selalu diadakan rapat untuk membicarakan tentang hal-hal yang mengganggu saat proses pembelajaran. Sedangkan untuk keterampilan teknis dilihat pada saat diadakan kegiatan hari pahlawan Kepala madrasah mampu Menyusun daftar kegiatan guru sehingga kegitan tersebut berjalan dengan lancar. Selain itu keterampilan Teknik pada saat mengafaluasi hasil kerja guru. Kedua bentuk-bentuk nilai karakter yang di integrasikan di MTs</w:t>
      </w:r>
      <w:r w:rsidR="005E697F">
        <w:rPr>
          <w:rFonts w:ascii="Times New Roman" w:hAnsi="Times New Roman" w:cs="Times New Roman"/>
          <w:sz w:val="24"/>
          <w:szCs w:val="24"/>
        </w:rPr>
        <w:t xml:space="preserve"> </w:t>
      </w:r>
      <w:r w:rsidR="00AE755E">
        <w:rPr>
          <w:rFonts w:ascii="Times New Roman" w:hAnsi="Times New Roman" w:cs="Times New Roman"/>
          <w:sz w:val="24"/>
          <w:szCs w:val="24"/>
        </w:rPr>
        <w:t>N</w:t>
      </w:r>
      <w:r w:rsidR="005E697F">
        <w:rPr>
          <w:rFonts w:ascii="Times New Roman" w:hAnsi="Times New Roman" w:cs="Times New Roman"/>
          <w:sz w:val="24"/>
          <w:szCs w:val="24"/>
        </w:rPr>
        <w:t>egeri</w:t>
      </w:r>
      <w:r w:rsidR="00AE755E">
        <w:rPr>
          <w:rFonts w:ascii="Times New Roman" w:hAnsi="Times New Roman" w:cs="Times New Roman"/>
          <w:sz w:val="24"/>
          <w:szCs w:val="24"/>
        </w:rPr>
        <w:t xml:space="preserve"> I Dompu sebagai kepala madrasah, pemimpin berusaha menanamkan nilai-nilai karakter yang mengabil dari 99 asma’ül husna, yaitu: JTVDKAP (jujur, tangging jawab, visioner, disiplin, Kerjasama, adil dan peduli. Ketiga implikasi manajerial kepala madrasah terhadap karakter siswa di MTs</w:t>
      </w:r>
      <w:r w:rsidR="005E697F">
        <w:rPr>
          <w:rFonts w:ascii="Times New Roman" w:hAnsi="Times New Roman" w:cs="Times New Roman"/>
          <w:sz w:val="24"/>
          <w:szCs w:val="24"/>
        </w:rPr>
        <w:t xml:space="preserve"> </w:t>
      </w:r>
      <w:r w:rsidR="00AE755E">
        <w:rPr>
          <w:rFonts w:ascii="Times New Roman" w:hAnsi="Times New Roman" w:cs="Times New Roman"/>
          <w:sz w:val="24"/>
          <w:szCs w:val="24"/>
        </w:rPr>
        <w:t>N</w:t>
      </w:r>
      <w:r w:rsidR="005E697F">
        <w:rPr>
          <w:rFonts w:ascii="Times New Roman" w:hAnsi="Times New Roman" w:cs="Times New Roman"/>
          <w:sz w:val="24"/>
          <w:szCs w:val="24"/>
        </w:rPr>
        <w:t>egeri</w:t>
      </w:r>
      <w:r w:rsidR="00AE755E">
        <w:rPr>
          <w:rFonts w:ascii="Times New Roman" w:hAnsi="Times New Roman" w:cs="Times New Roman"/>
          <w:sz w:val="24"/>
          <w:szCs w:val="24"/>
        </w:rPr>
        <w:t xml:space="preserve"> I Dompu, memberikan dampak yang positif terhadap siswa dan guru baik dalam kegiatan sekolah maupun sosial</w:t>
      </w:r>
    </w:p>
    <w:p w14:paraId="32D6527E" w14:textId="77777777" w:rsidR="00AE755E" w:rsidRDefault="00AE755E" w:rsidP="00AE755E">
      <w:pPr>
        <w:pStyle w:val="HTMLPreformatted"/>
        <w:tabs>
          <w:tab w:val="clear" w:pos="916"/>
          <w:tab w:val="left" w:pos="567"/>
        </w:tabs>
        <w:jc w:val="both"/>
        <w:rPr>
          <w:rFonts w:ascii="Times New Roman" w:hAnsi="Times New Roman" w:cs="Times New Roman"/>
          <w:b/>
          <w:sz w:val="24"/>
          <w:szCs w:val="24"/>
        </w:rPr>
      </w:pPr>
    </w:p>
    <w:p w14:paraId="662C25A9" w14:textId="712AD405" w:rsidR="00D00060" w:rsidRDefault="00D00060" w:rsidP="004C35D1">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DAFTAR PUSTAKA</w:t>
      </w:r>
    </w:p>
    <w:p w14:paraId="557A4CBE" w14:textId="1CA3C246" w:rsidR="00AE755E" w:rsidRPr="006C149D" w:rsidRDefault="00AE755E" w:rsidP="002952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95247" w:rsidRPr="006C149D">
        <w:rPr>
          <w:rFonts w:ascii="Times New Roman" w:hAnsi="Times New Roman" w:cs="Times New Roman"/>
          <w:noProof/>
          <w:sz w:val="24"/>
          <w:szCs w:val="24"/>
        </w:rPr>
        <w:t xml:space="preserve">E., Mulyasa. 2011. </w:t>
      </w:r>
      <w:r w:rsidR="00295247" w:rsidRPr="006C149D">
        <w:rPr>
          <w:rFonts w:ascii="Times New Roman" w:hAnsi="Times New Roman" w:cs="Times New Roman"/>
          <w:i/>
          <w:iCs/>
          <w:noProof/>
          <w:sz w:val="24"/>
          <w:szCs w:val="24"/>
        </w:rPr>
        <w:t>No Title Menjadi Kepala Sekoalah Profesional</w:t>
      </w:r>
      <w:r w:rsidR="00295247" w:rsidRPr="006C149D">
        <w:rPr>
          <w:rFonts w:ascii="Times New Roman" w:hAnsi="Times New Roman" w:cs="Times New Roman"/>
          <w:noProof/>
          <w:sz w:val="24"/>
          <w:szCs w:val="24"/>
        </w:rPr>
        <w:t>.</w:t>
      </w:r>
    </w:p>
    <w:p w14:paraId="4FDEF2FC" w14:textId="27C44031" w:rsidR="00AE755E" w:rsidRPr="006C149D" w:rsidRDefault="00295247" w:rsidP="002952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C149D">
        <w:rPr>
          <w:rFonts w:ascii="Times New Roman" w:hAnsi="Times New Roman" w:cs="Times New Roman"/>
          <w:noProof/>
          <w:sz w:val="24"/>
          <w:szCs w:val="24"/>
        </w:rPr>
        <w:t xml:space="preserve">Fahroji, Oji. 2020. “Implementasi Pendidikan Karakter.” </w:t>
      </w:r>
      <w:r w:rsidRPr="006C149D">
        <w:rPr>
          <w:rFonts w:ascii="Times New Roman" w:hAnsi="Times New Roman" w:cs="Times New Roman"/>
          <w:i/>
          <w:iCs/>
          <w:noProof/>
          <w:sz w:val="24"/>
          <w:szCs w:val="24"/>
        </w:rPr>
        <w:t>Qathrunâ</w:t>
      </w:r>
      <w:r w:rsidRPr="006C149D">
        <w:rPr>
          <w:rFonts w:ascii="Times New Roman" w:hAnsi="Times New Roman" w:cs="Times New Roman"/>
          <w:noProof/>
          <w:sz w:val="24"/>
          <w:szCs w:val="24"/>
        </w:rPr>
        <w:t xml:space="preserve"> 7 (1): 61. Https://Doi.Org/10.32678/Qathruna.V7i1.3030.</w:t>
      </w:r>
    </w:p>
    <w:p w14:paraId="371C7ED8" w14:textId="6A9AA100" w:rsidR="00AE755E" w:rsidRPr="006C149D" w:rsidRDefault="00295247" w:rsidP="002952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C149D">
        <w:rPr>
          <w:rFonts w:ascii="Times New Roman" w:hAnsi="Times New Roman" w:cs="Times New Roman"/>
          <w:noProof/>
          <w:sz w:val="24"/>
          <w:szCs w:val="24"/>
        </w:rPr>
        <w:t xml:space="preserve">Haris Abdullah. 2017. </w:t>
      </w:r>
      <w:r w:rsidRPr="006C149D">
        <w:rPr>
          <w:rFonts w:ascii="Times New Roman" w:hAnsi="Times New Roman" w:cs="Times New Roman"/>
          <w:i/>
          <w:iCs/>
          <w:noProof/>
          <w:sz w:val="24"/>
          <w:szCs w:val="24"/>
        </w:rPr>
        <w:t>Npendidiakan Karakter Dalam Perseptif Isalam</w:t>
      </w:r>
      <w:r w:rsidRPr="006C149D">
        <w:rPr>
          <w:rFonts w:ascii="Times New Roman" w:hAnsi="Times New Roman" w:cs="Times New Roman"/>
          <w:noProof/>
          <w:sz w:val="24"/>
          <w:szCs w:val="24"/>
        </w:rPr>
        <w:t>.</w:t>
      </w:r>
    </w:p>
    <w:p w14:paraId="5B3B0161" w14:textId="60880BF9" w:rsidR="00AE755E" w:rsidRPr="006C149D" w:rsidRDefault="00295247" w:rsidP="002952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C149D">
        <w:rPr>
          <w:rFonts w:ascii="Times New Roman" w:hAnsi="Times New Roman" w:cs="Times New Roman"/>
          <w:noProof/>
          <w:sz w:val="24"/>
          <w:szCs w:val="24"/>
        </w:rPr>
        <w:t>Hayati, Suparti Dwi. 2017. “Implementasi Model Kepemimpinan Untuk Meningkatkan Motivasi Kerja Karyawan Dalam Perspektif Islam,” No. Agustus: 1–45. Http://Repository.Radenintan.Ac.Id/Id/Eprint/1126.</w:t>
      </w:r>
    </w:p>
    <w:p w14:paraId="01B0C913" w14:textId="09C51C9E" w:rsidR="00AE755E" w:rsidRPr="006C149D" w:rsidRDefault="00295247" w:rsidP="002952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C149D">
        <w:rPr>
          <w:rFonts w:ascii="Times New Roman" w:hAnsi="Times New Roman" w:cs="Times New Roman"/>
          <w:noProof/>
          <w:sz w:val="24"/>
          <w:szCs w:val="24"/>
        </w:rPr>
        <w:t xml:space="preserve">Iskandar, J. 2017. “Keterampilan Manajerial Kepala Sekoalah.” </w:t>
      </w:r>
      <w:r w:rsidRPr="006C149D">
        <w:rPr>
          <w:rFonts w:ascii="Times New Roman" w:hAnsi="Times New Roman" w:cs="Times New Roman"/>
          <w:i/>
          <w:iCs/>
          <w:noProof/>
          <w:sz w:val="24"/>
          <w:szCs w:val="24"/>
        </w:rPr>
        <w:t>Manajemen Pendidikan</w:t>
      </w:r>
      <w:r w:rsidRPr="006C149D">
        <w:rPr>
          <w:rFonts w:ascii="Times New Roman" w:hAnsi="Times New Roman" w:cs="Times New Roman"/>
          <w:noProof/>
          <w:sz w:val="24"/>
          <w:szCs w:val="24"/>
        </w:rPr>
        <w:t xml:space="preserve"> 1.</w:t>
      </w:r>
    </w:p>
    <w:p w14:paraId="761E816A" w14:textId="5AAD68E3" w:rsidR="00AE755E" w:rsidRPr="006C149D" w:rsidRDefault="00295247" w:rsidP="002952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C149D">
        <w:rPr>
          <w:rFonts w:ascii="Times New Roman" w:hAnsi="Times New Roman" w:cs="Times New Roman"/>
          <w:noProof/>
          <w:sz w:val="24"/>
          <w:szCs w:val="24"/>
        </w:rPr>
        <w:t>Konseling, Layanan Bimbingan, Persepsi Peserta, Didik Kelas, S M P Negeri, Dana Suryaatmaja, Sutaryat Trisnamansyah, And Nanang Hanafiah. 2018. “Kontribusi Manajemen Pembelajaran , Dan Kepemimpinan Kepala Sekolah Terhadap Prestasi Belajar Peserta Didik” 1: 17–26.</w:t>
      </w:r>
    </w:p>
    <w:p w14:paraId="0B57C376" w14:textId="788A3E45" w:rsidR="00AE755E" w:rsidRPr="006C149D" w:rsidRDefault="00295247" w:rsidP="002952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C149D">
        <w:rPr>
          <w:rFonts w:ascii="Times New Roman" w:hAnsi="Times New Roman" w:cs="Times New Roman"/>
          <w:noProof/>
          <w:sz w:val="24"/>
          <w:szCs w:val="24"/>
        </w:rPr>
        <w:t xml:space="preserve">Kurnia T. &amp; Suryana. 2021. </w:t>
      </w:r>
      <w:r w:rsidRPr="006C149D">
        <w:rPr>
          <w:rFonts w:ascii="Times New Roman" w:hAnsi="Times New Roman" w:cs="Times New Roman"/>
          <w:i/>
          <w:iCs/>
          <w:noProof/>
          <w:sz w:val="24"/>
          <w:szCs w:val="24"/>
        </w:rPr>
        <w:t>Implementasi Fugsi Manajerial Kepala Mdarsah Dalam Meningkatkan Mutu Pendidikan</w:t>
      </w:r>
      <w:r w:rsidRPr="006C149D">
        <w:rPr>
          <w:rFonts w:ascii="Times New Roman" w:hAnsi="Times New Roman" w:cs="Times New Roman"/>
          <w:noProof/>
          <w:sz w:val="24"/>
          <w:szCs w:val="24"/>
        </w:rPr>
        <w:t>.</w:t>
      </w:r>
    </w:p>
    <w:p w14:paraId="40F24B53" w14:textId="73125A16" w:rsidR="00AE755E" w:rsidRPr="006C149D" w:rsidRDefault="00295247" w:rsidP="002952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C149D">
        <w:rPr>
          <w:rFonts w:ascii="Times New Roman" w:hAnsi="Times New Roman" w:cs="Times New Roman"/>
          <w:noProof/>
          <w:sz w:val="24"/>
          <w:szCs w:val="24"/>
        </w:rPr>
        <w:t xml:space="preserve">Miles, Matthew B. 1994. </w:t>
      </w:r>
      <w:r w:rsidRPr="006C149D">
        <w:rPr>
          <w:rFonts w:ascii="Times New Roman" w:hAnsi="Times New Roman" w:cs="Times New Roman"/>
          <w:i/>
          <w:iCs/>
          <w:noProof/>
          <w:sz w:val="24"/>
          <w:szCs w:val="24"/>
        </w:rPr>
        <w:t>No Title Qualitative Data Analysis</w:t>
      </w:r>
      <w:r w:rsidRPr="006C149D">
        <w:rPr>
          <w:rFonts w:ascii="Times New Roman" w:hAnsi="Times New Roman" w:cs="Times New Roman"/>
          <w:noProof/>
          <w:sz w:val="24"/>
          <w:szCs w:val="24"/>
        </w:rPr>
        <w:t>.</w:t>
      </w:r>
    </w:p>
    <w:p w14:paraId="2A40979B" w14:textId="5976E7E4" w:rsidR="00AE755E" w:rsidRPr="006C149D" w:rsidRDefault="00295247" w:rsidP="002952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C149D">
        <w:rPr>
          <w:rFonts w:ascii="Times New Roman" w:hAnsi="Times New Roman" w:cs="Times New Roman"/>
          <w:noProof/>
          <w:sz w:val="24"/>
          <w:szCs w:val="24"/>
        </w:rPr>
        <w:t xml:space="preserve">Muchtar,D ., &amp; Suryani. 2019. “Pendidikan Karakter Menurut Pendikbut.” </w:t>
      </w:r>
      <w:r w:rsidRPr="006C149D">
        <w:rPr>
          <w:rFonts w:ascii="Times New Roman" w:hAnsi="Times New Roman" w:cs="Times New Roman"/>
          <w:i/>
          <w:iCs/>
          <w:noProof/>
          <w:sz w:val="24"/>
          <w:szCs w:val="24"/>
        </w:rPr>
        <w:t>Pendidikan</w:t>
      </w:r>
      <w:r w:rsidRPr="006C149D">
        <w:rPr>
          <w:rFonts w:ascii="Times New Roman" w:hAnsi="Times New Roman" w:cs="Times New Roman"/>
          <w:noProof/>
          <w:sz w:val="24"/>
          <w:szCs w:val="24"/>
        </w:rPr>
        <w:t xml:space="preserve"> 2.</w:t>
      </w:r>
    </w:p>
    <w:p w14:paraId="0B04D0BB" w14:textId="5BA382D8" w:rsidR="00AE755E" w:rsidRPr="006C149D" w:rsidRDefault="00295247" w:rsidP="002952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C149D">
        <w:rPr>
          <w:rFonts w:ascii="Times New Roman" w:hAnsi="Times New Roman" w:cs="Times New Roman"/>
          <w:noProof/>
          <w:sz w:val="24"/>
          <w:szCs w:val="24"/>
        </w:rPr>
        <w:t>Nkementrian Pendidikan Nasioanal. 2010. “Pengembangan Pendidikan Budaya Dan Karakter Bangasa.” Jakarta. 2010.</w:t>
      </w:r>
    </w:p>
    <w:p w14:paraId="52C84AFB" w14:textId="023CD588" w:rsidR="00AE755E" w:rsidRPr="006C149D" w:rsidRDefault="00295247" w:rsidP="002952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C149D">
        <w:rPr>
          <w:rFonts w:ascii="Times New Roman" w:hAnsi="Times New Roman" w:cs="Times New Roman"/>
          <w:noProof/>
          <w:sz w:val="24"/>
          <w:szCs w:val="24"/>
        </w:rPr>
        <w:t xml:space="preserve">Nur, Muhammad, Cut Zahri Harun, And Sakdiah Ibrahim. 2016. “Manajemen Sekolah Dalam Meningkatkan Mutu Pendidikan Pada Sdn Dayah Guci Kabupaten Pidie.” </w:t>
      </w:r>
      <w:r w:rsidRPr="006C149D">
        <w:rPr>
          <w:rFonts w:ascii="Times New Roman" w:hAnsi="Times New Roman" w:cs="Times New Roman"/>
          <w:i/>
          <w:iCs/>
          <w:noProof/>
          <w:sz w:val="24"/>
          <w:szCs w:val="24"/>
        </w:rPr>
        <w:t>Jurnal Administrasi Pendidikan</w:t>
      </w:r>
      <w:r w:rsidRPr="006C149D">
        <w:rPr>
          <w:rFonts w:ascii="Times New Roman" w:hAnsi="Times New Roman" w:cs="Times New Roman"/>
          <w:noProof/>
          <w:sz w:val="24"/>
          <w:szCs w:val="24"/>
        </w:rPr>
        <w:t xml:space="preserve"> 4 (1): 93–103.</w:t>
      </w:r>
    </w:p>
    <w:p w14:paraId="68F17019" w14:textId="6F80C044" w:rsidR="00AE755E" w:rsidRPr="006C149D" w:rsidRDefault="00295247" w:rsidP="002952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C149D">
        <w:rPr>
          <w:rFonts w:ascii="Times New Roman" w:hAnsi="Times New Roman" w:cs="Times New Roman"/>
          <w:noProof/>
          <w:sz w:val="24"/>
          <w:szCs w:val="24"/>
        </w:rPr>
        <w:t xml:space="preserve">Puspita Sari. 2016. </w:t>
      </w:r>
      <w:r w:rsidRPr="006C149D">
        <w:rPr>
          <w:rFonts w:ascii="Times New Roman" w:hAnsi="Times New Roman" w:cs="Times New Roman"/>
          <w:i/>
          <w:iCs/>
          <w:noProof/>
          <w:sz w:val="24"/>
          <w:szCs w:val="24"/>
        </w:rPr>
        <w:t>No Titlependekatan Pendidikan Karakter</w:t>
      </w:r>
      <w:r w:rsidRPr="006C149D">
        <w:rPr>
          <w:rFonts w:ascii="Times New Roman" w:hAnsi="Times New Roman" w:cs="Times New Roman"/>
          <w:noProof/>
          <w:sz w:val="24"/>
          <w:szCs w:val="24"/>
        </w:rPr>
        <w:t>.</w:t>
      </w:r>
    </w:p>
    <w:p w14:paraId="11666506" w14:textId="513559DF" w:rsidR="00AE755E" w:rsidRPr="006C149D" w:rsidRDefault="00295247" w:rsidP="002952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C149D">
        <w:rPr>
          <w:rFonts w:ascii="Times New Roman" w:hAnsi="Times New Roman" w:cs="Times New Roman"/>
          <w:noProof/>
          <w:sz w:val="24"/>
          <w:szCs w:val="24"/>
        </w:rPr>
        <w:t xml:space="preserve">Salim Ahmad. 2015. “Manajemen Pendidikan Karakter Di Madrasah (Sebuah Konsep Dan Penerapannya).” </w:t>
      </w:r>
      <w:r w:rsidRPr="006C149D">
        <w:rPr>
          <w:rFonts w:ascii="Times New Roman" w:hAnsi="Times New Roman" w:cs="Times New Roman"/>
          <w:i/>
          <w:iCs/>
          <w:noProof/>
          <w:sz w:val="24"/>
          <w:szCs w:val="24"/>
        </w:rPr>
        <w:t>Tarbawi</w:t>
      </w:r>
      <w:r w:rsidRPr="006C149D">
        <w:rPr>
          <w:rFonts w:ascii="Times New Roman" w:hAnsi="Times New Roman" w:cs="Times New Roman"/>
          <w:noProof/>
          <w:sz w:val="24"/>
          <w:szCs w:val="24"/>
        </w:rPr>
        <w:t xml:space="preserve"> 1 (02): 1–16.</w:t>
      </w:r>
    </w:p>
    <w:p w14:paraId="203E46E9" w14:textId="75B4D735" w:rsidR="00AE755E" w:rsidRPr="006C149D" w:rsidRDefault="00295247" w:rsidP="002952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C149D">
        <w:rPr>
          <w:rFonts w:ascii="Times New Roman" w:hAnsi="Times New Roman" w:cs="Times New Roman"/>
          <w:noProof/>
          <w:sz w:val="24"/>
          <w:szCs w:val="24"/>
        </w:rPr>
        <w:t xml:space="preserve">Thoyib Muhammad. 2014. </w:t>
      </w:r>
      <w:r w:rsidRPr="006C149D">
        <w:rPr>
          <w:rFonts w:ascii="Times New Roman" w:hAnsi="Times New Roman" w:cs="Times New Roman"/>
          <w:i/>
          <w:iCs/>
          <w:noProof/>
          <w:sz w:val="24"/>
          <w:szCs w:val="24"/>
        </w:rPr>
        <w:t>No Titlemanajemen Mutu Program Perguruan Tinggi Iskam Dan Konteks Otonomi Perguruan Tinggi</w:t>
      </w:r>
      <w:r w:rsidRPr="006C149D">
        <w:rPr>
          <w:rFonts w:ascii="Times New Roman" w:hAnsi="Times New Roman" w:cs="Times New Roman"/>
          <w:noProof/>
          <w:sz w:val="24"/>
          <w:szCs w:val="24"/>
        </w:rPr>
        <w:t>.</w:t>
      </w:r>
    </w:p>
    <w:p w14:paraId="1033272C" w14:textId="5AA1E3EA" w:rsidR="00AE755E" w:rsidRPr="006C149D" w:rsidRDefault="00295247" w:rsidP="00295247">
      <w:pPr>
        <w:widowControl w:val="0"/>
        <w:autoSpaceDE w:val="0"/>
        <w:autoSpaceDN w:val="0"/>
        <w:adjustRightInd w:val="0"/>
        <w:spacing w:after="0" w:line="240" w:lineRule="auto"/>
        <w:ind w:left="567" w:hanging="567"/>
        <w:jc w:val="both"/>
        <w:rPr>
          <w:rFonts w:ascii="Times New Roman" w:hAnsi="Times New Roman" w:cs="Times New Roman"/>
          <w:noProof/>
          <w:sz w:val="24"/>
        </w:rPr>
      </w:pPr>
      <w:r w:rsidRPr="006C149D">
        <w:rPr>
          <w:rFonts w:ascii="Times New Roman" w:hAnsi="Times New Roman" w:cs="Times New Roman"/>
          <w:noProof/>
          <w:sz w:val="24"/>
          <w:szCs w:val="24"/>
        </w:rPr>
        <w:t xml:space="preserve">Widodo, Hendro. 2017. “Keterampilan Manajerial Kepala Sekolah.” </w:t>
      </w:r>
      <w:r w:rsidRPr="006C149D">
        <w:rPr>
          <w:rFonts w:ascii="Times New Roman" w:hAnsi="Times New Roman" w:cs="Times New Roman"/>
          <w:i/>
          <w:iCs/>
          <w:noProof/>
          <w:sz w:val="24"/>
          <w:szCs w:val="24"/>
        </w:rPr>
        <w:t>Naturalistic : Jurnal Kajian Penelitian Pendidikan Dan Pembelajaran</w:t>
      </w:r>
      <w:r w:rsidRPr="006C149D">
        <w:rPr>
          <w:rFonts w:ascii="Times New Roman" w:hAnsi="Times New Roman" w:cs="Times New Roman"/>
          <w:noProof/>
          <w:sz w:val="24"/>
          <w:szCs w:val="24"/>
        </w:rPr>
        <w:t xml:space="preserve"> 2 (1): 85–93. Https://Doi.Org/10.35568/Naturalistic.V2i1.105.</w:t>
      </w:r>
    </w:p>
    <w:p w14:paraId="15728440" w14:textId="77777777" w:rsidR="00AE755E" w:rsidRPr="00C6063A" w:rsidRDefault="00AE755E" w:rsidP="00295247">
      <w:pPr>
        <w:pStyle w:val="ListParagraph"/>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p w14:paraId="654846BE" w14:textId="77777777" w:rsidR="00AE755E" w:rsidRPr="009A7F46" w:rsidRDefault="00AE755E" w:rsidP="00295247">
      <w:pPr>
        <w:pStyle w:val="ListParagraph"/>
        <w:ind w:left="567" w:hanging="567"/>
        <w:jc w:val="both"/>
        <w:rPr>
          <w:rFonts w:ascii="Times New Roman" w:hAnsi="Times New Roman" w:cs="Times New Roman"/>
          <w:b/>
          <w:bCs/>
          <w:sz w:val="24"/>
          <w:szCs w:val="24"/>
        </w:rPr>
      </w:pPr>
    </w:p>
    <w:p w14:paraId="20CEC968" w14:textId="77777777" w:rsidR="00AE755E" w:rsidRPr="001B2CB5" w:rsidRDefault="00AE755E" w:rsidP="00295247">
      <w:pPr>
        <w:pStyle w:val="ListParagraph"/>
        <w:ind w:left="567" w:hanging="567"/>
        <w:jc w:val="both"/>
        <w:rPr>
          <w:rFonts w:ascii="Times New Roman" w:hAnsi="Times New Roman" w:cs="Times New Roman"/>
          <w:sz w:val="24"/>
          <w:szCs w:val="24"/>
        </w:rPr>
      </w:pPr>
    </w:p>
    <w:p w14:paraId="4FD5BB2B" w14:textId="77777777" w:rsidR="00AE755E" w:rsidRDefault="00AE755E" w:rsidP="00295247">
      <w:pPr>
        <w:pStyle w:val="HTMLPreformatted"/>
        <w:ind w:left="567" w:hanging="567"/>
        <w:jc w:val="both"/>
        <w:rPr>
          <w:rFonts w:ascii="Times New Roman" w:hAnsi="Times New Roman" w:cs="Times New Roman"/>
          <w:b/>
          <w:sz w:val="24"/>
          <w:szCs w:val="24"/>
        </w:rPr>
      </w:pPr>
    </w:p>
    <w:sectPr w:rsidR="00AE755E" w:rsidSect="003A3C4B">
      <w:headerReference w:type="even" r:id="rId13"/>
      <w:headerReference w:type="default" r:id="rId14"/>
      <w:footerReference w:type="even" r:id="rId15"/>
      <w:footerReference w:type="default" r:id="rId16"/>
      <w:headerReference w:type="first" r:id="rId17"/>
      <w:footerReference w:type="first" r:id="rId18"/>
      <w:pgSz w:w="12240" w:h="15840"/>
      <w:pgMar w:top="1134" w:right="1134" w:bottom="1134" w:left="1134"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93BCF9" w14:textId="77777777" w:rsidR="00A776CD" w:rsidRDefault="00A776CD" w:rsidP="00CF64D8">
      <w:pPr>
        <w:spacing w:after="0" w:line="240" w:lineRule="auto"/>
      </w:pPr>
      <w:r>
        <w:separator/>
      </w:r>
    </w:p>
  </w:endnote>
  <w:endnote w:type="continuationSeparator" w:id="0">
    <w:p w14:paraId="4527E385" w14:textId="77777777" w:rsidR="00A776CD" w:rsidRDefault="00A776CD" w:rsidP="00CF6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4930055"/>
      <w:docPartObj>
        <w:docPartGallery w:val="Page Numbers (Bottom of Page)"/>
        <w:docPartUnique/>
      </w:docPartObj>
    </w:sdtPr>
    <w:sdtEndPr>
      <w:rPr>
        <w:color w:val="7F7F7F" w:themeColor="background1" w:themeShade="7F"/>
        <w:spacing w:val="60"/>
      </w:rPr>
    </w:sdtEndPr>
    <w:sdtContent>
      <w:p w14:paraId="406938A6" w14:textId="01771E6E" w:rsidR="0032525B" w:rsidRPr="005123B2" w:rsidRDefault="005123B2" w:rsidP="005123B2">
        <w:pPr>
          <w:pStyle w:val="Footer"/>
          <w:jc w:val="right"/>
        </w:pPr>
        <w:r>
          <w:fldChar w:fldCharType="begin"/>
        </w:r>
        <w:r>
          <w:instrText xml:space="preserve"> PAGE   \* MERGEFORMAT </w:instrText>
        </w:r>
        <w:r>
          <w:fldChar w:fldCharType="separate"/>
        </w:r>
        <w:r>
          <w:rPr>
            <w:noProof/>
          </w:rPr>
          <w:t>2</w:t>
        </w:r>
        <w:r>
          <w:rPr>
            <w:noProof/>
          </w:rPr>
          <w:fldChar w:fldCharType="end"/>
        </w:r>
        <w:r>
          <w:t xml:space="preserve"> | </w:t>
        </w:r>
        <w:r w:rsidRPr="0032525B">
          <w:rPr>
            <w:rFonts w:ascii="Times New Roman" w:hAnsi="Times New Roman" w:cs="Times New Roman"/>
            <w:b/>
            <w:i/>
          </w:rPr>
          <w:t>Judul naskah singkat dan jelas, menyiratkan hasil penelitian</w:t>
        </w:r>
        <w:r w:rsidRPr="0032525B">
          <w:rPr>
            <w:rFonts w:ascii="Times New Roman" w:hAnsi="Times New Roman" w:cs="Times New Roman"/>
            <w:i/>
          </w:rPr>
          <w:t xml:space="preserve"> (Penulis Pertama)</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9647800"/>
      <w:docPartObj>
        <w:docPartGallery w:val="Page Numbers (Bottom of Page)"/>
        <w:docPartUnique/>
      </w:docPartObj>
    </w:sdtPr>
    <w:sdtEndPr>
      <w:rPr>
        <w:color w:val="7F7F7F" w:themeColor="background1" w:themeShade="7F"/>
        <w:spacing w:val="60"/>
      </w:rPr>
    </w:sdtEndPr>
    <w:sdtContent>
      <w:p w14:paraId="131C89A7" w14:textId="42234C69" w:rsidR="005123B2" w:rsidRPr="005123B2" w:rsidRDefault="00A776CD" w:rsidP="005123B2">
        <w:pPr>
          <w:pStyle w:val="Footer"/>
          <w:jc w:val="right"/>
        </w:pPr>
        <w:sdt>
          <w:sdtPr>
            <w:id w:val="1321458560"/>
            <w:docPartObj>
              <w:docPartGallery w:val="Page Numbers (Bottom of Page)"/>
              <w:docPartUnique/>
            </w:docPartObj>
          </w:sdtPr>
          <w:sdtEndPr>
            <w:rPr>
              <w:color w:val="7F7F7F" w:themeColor="background1" w:themeShade="7F"/>
              <w:spacing w:val="60"/>
            </w:rPr>
          </w:sdtEndPr>
          <w:sdtContent>
            <w:r w:rsidR="005123B2">
              <w:fldChar w:fldCharType="begin"/>
            </w:r>
            <w:r w:rsidR="005123B2">
              <w:instrText xml:space="preserve"> PAGE   \* MERGEFORMAT </w:instrText>
            </w:r>
            <w:r w:rsidR="005123B2">
              <w:fldChar w:fldCharType="separate"/>
            </w:r>
            <w:r w:rsidR="004E1781">
              <w:rPr>
                <w:noProof/>
              </w:rPr>
              <w:t>2</w:t>
            </w:r>
            <w:r w:rsidR="005123B2">
              <w:rPr>
                <w:noProof/>
              </w:rPr>
              <w:fldChar w:fldCharType="end"/>
            </w:r>
            <w:r w:rsidR="005123B2">
              <w:t xml:space="preserve"> | </w:t>
            </w:r>
            <w:r w:rsidR="005123B2" w:rsidRPr="0032525B">
              <w:rPr>
                <w:rFonts w:ascii="Times New Roman" w:hAnsi="Times New Roman" w:cs="Times New Roman"/>
                <w:b/>
                <w:i/>
              </w:rPr>
              <w:t>Judul naskah singkat dan jelas, menyiratkan hasil penelitian</w:t>
            </w:r>
            <w:r w:rsidR="005123B2" w:rsidRPr="0032525B">
              <w:rPr>
                <w:rFonts w:ascii="Times New Roman" w:hAnsi="Times New Roman" w:cs="Times New Roman"/>
                <w:i/>
              </w:rPr>
              <w:t xml:space="preserve"> (Penulis Pertama)</w:t>
            </w:r>
          </w:sdtContent>
        </w:sdt>
      </w:p>
      <w:p w14:paraId="533EB982" w14:textId="19C14ADD" w:rsidR="005123B2" w:rsidRDefault="00A776CD" w:rsidP="005123B2">
        <w:pPr>
          <w:pStyle w:val="Footer"/>
          <w:pBdr>
            <w:top w:val="single" w:sz="4" w:space="1" w:color="D9D9D9" w:themeColor="background1" w:themeShade="D9"/>
          </w:pBd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52584"/>
      <w:docPartObj>
        <w:docPartGallery w:val="Page Numbers (Bottom of Page)"/>
        <w:docPartUnique/>
      </w:docPartObj>
    </w:sdtPr>
    <w:sdtEndPr>
      <w:rPr>
        <w:color w:val="7F7F7F" w:themeColor="background1" w:themeShade="7F"/>
        <w:spacing w:val="60"/>
      </w:rPr>
    </w:sdtEndPr>
    <w:sdtContent>
      <w:p w14:paraId="3E14C1C4" w14:textId="651FA381" w:rsidR="003A3C4B" w:rsidRPr="005123B2" w:rsidRDefault="00A776CD" w:rsidP="003A3C4B">
        <w:pPr>
          <w:pStyle w:val="Footer"/>
          <w:jc w:val="right"/>
        </w:pPr>
        <w:sdt>
          <w:sdtPr>
            <w:id w:val="2090958959"/>
            <w:docPartObj>
              <w:docPartGallery w:val="Page Numbers (Bottom of Page)"/>
              <w:docPartUnique/>
            </w:docPartObj>
          </w:sdtPr>
          <w:sdtEndPr>
            <w:rPr>
              <w:color w:val="7F7F7F" w:themeColor="background1" w:themeShade="7F"/>
              <w:spacing w:val="60"/>
            </w:rPr>
          </w:sdtEndPr>
          <w:sdtContent>
            <w:r w:rsidR="003A3C4B">
              <w:fldChar w:fldCharType="begin"/>
            </w:r>
            <w:r w:rsidR="003A3C4B">
              <w:instrText xml:space="preserve"> PAGE   \* MERGEFORMAT </w:instrText>
            </w:r>
            <w:r w:rsidR="003A3C4B">
              <w:fldChar w:fldCharType="separate"/>
            </w:r>
            <w:r w:rsidR="004E1781">
              <w:rPr>
                <w:noProof/>
              </w:rPr>
              <w:t>1</w:t>
            </w:r>
            <w:r w:rsidR="003A3C4B">
              <w:rPr>
                <w:noProof/>
              </w:rPr>
              <w:fldChar w:fldCharType="end"/>
            </w:r>
            <w:r w:rsidR="003A3C4B">
              <w:t xml:space="preserve"> | </w:t>
            </w:r>
            <w:r w:rsidR="00737979">
              <w:rPr>
                <w:rFonts w:ascii="Times New Roman" w:hAnsi="Times New Roman" w:cs="Times New Roman"/>
                <w:b/>
                <w:i/>
              </w:rPr>
              <w:t>Penerapan Metode Inkuiri dalam meningkatkan</w:t>
            </w:r>
            <w:r w:rsidR="003A3C4B" w:rsidRPr="0032525B">
              <w:rPr>
                <w:rFonts w:ascii="Times New Roman" w:hAnsi="Times New Roman" w:cs="Times New Roman"/>
                <w:i/>
              </w:rPr>
              <w:t xml:space="preserve"> (</w:t>
            </w:r>
            <w:r w:rsidR="00737979">
              <w:rPr>
                <w:rFonts w:ascii="Times New Roman" w:hAnsi="Times New Roman" w:cs="Times New Roman"/>
                <w:i/>
              </w:rPr>
              <w:t>Ely Suryati</w:t>
            </w:r>
            <w:r w:rsidR="003A3C4B" w:rsidRPr="0032525B">
              <w:rPr>
                <w:rFonts w:ascii="Times New Roman" w:hAnsi="Times New Roman" w:cs="Times New Roman"/>
                <w:i/>
              </w:rPr>
              <w:t>)</w:t>
            </w:r>
          </w:sdtContent>
        </w:sdt>
      </w:p>
      <w:p w14:paraId="3D5A578B" w14:textId="77777777" w:rsidR="003A3C4B" w:rsidRDefault="00A776CD" w:rsidP="003A3C4B">
        <w:pPr>
          <w:pStyle w:val="Footer"/>
          <w:pBdr>
            <w:top w:val="single" w:sz="4" w:space="1" w:color="D9D9D9" w:themeColor="background1" w:themeShade="D9"/>
          </w:pBdr>
          <w:rPr>
            <w:color w:val="7F7F7F" w:themeColor="background1" w:themeShade="7F"/>
            <w:spacing w:val="60"/>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5118A6" w14:textId="77777777" w:rsidR="00A776CD" w:rsidRDefault="00A776CD" w:rsidP="00CF64D8">
      <w:pPr>
        <w:spacing w:after="0" w:line="240" w:lineRule="auto"/>
      </w:pPr>
      <w:r>
        <w:separator/>
      </w:r>
    </w:p>
  </w:footnote>
  <w:footnote w:type="continuationSeparator" w:id="0">
    <w:p w14:paraId="42785121" w14:textId="77777777" w:rsidR="00A776CD" w:rsidRDefault="00A776CD" w:rsidP="00CF64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A3190" w14:textId="77777777" w:rsidR="00554021" w:rsidRPr="003A3C4B" w:rsidRDefault="00554021" w:rsidP="00554021">
    <w:pPr>
      <w:pStyle w:val="Header"/>
      <w:tabs>
        <w:tab w:val="clear" w:pos="9360"/>
        <w:tab w:val="right" w:pos="851"/>
        <w:tab w:val="left" w:pos="3405"/>
        <w:tab w:val="right" w:pos="9639"/>
      </w:tabs>
      <w:rPr>
        <w:rFonts w:ascii="Comic Sans MS" w:hAnsi="Comic Sans MS"/>
        <w:i/>
        <w:sz w:val="20"/>
      </w:rPr>
    </w:pPr>
    <w:r w:rsidRPr="003A3C4B">
      <w:rPr>
        <w:rFonts w:ascii="Comic Sans MS" w:hAnsi="Comic Sans MS"/>
        <w:i/>
        <w:sz w:val="20"/>
      </w:rPr>
      <w:t>Jurnal Ilmiah Mandala Education (JIME)</w:t>
    </w:r>
    <w:r w:rsidRPr="003A3C4B">
      <w:rPr>
        <w:rFonts w:ascii="Comic Sans MS" w:hAnsi="Comic Sans MS"/>
        <w:i/>
        <w:sz w:val="20"/>
      </w:rPr>
      <w:tab/>
      <w:t xml:space="preserve">          </w:t>
    </w:r>
    <w:r w:rsidRPr="003A3C4B">
      <w:rPr>
        <w:rFonts w:ascii="Comic Sans MS" w:hAnsi="Comic Sans MS"/>
        <w:i/>
        <w:sz w:val="20"/>
      </w:rPr>
      <w:tab/>
      <w:t xml:space="preserve">          e- ISSN: xxxx-xxxx, p-ISSN: xxxx-xxxx</w:t>
    </w:r>
  </w:p>
  <w:p w14:paraId="22AC858A" w14:textId="3CFDB309" w:rsidR="0032525B" w:rsidRPr="00554021" w:rsidRDefault="0032525B" w:rsidP="0055402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BB153" w14:textId="77777777" w:rsidR="00554021" w:rsidRPr="003A3C4B" w:rsidRDefault="00554021" w:rsidP="00554021">
    <w:pPr>
      <w:pStyle w:val="Header"/>
      <w:tabs>
        <w:tab w:val="clear" w:pos="9360"/>
        <w:tab w:val="right" w:pos="851"/>
        <w:tab w:val="left" w:pos="3405"/>
        <w:tab w:val="right" w:pos="9639"/>
      </w:tabs>
      <w:rPr>
        <w:rFonts w:ascii="Times New Roman" w:hAnsi="Times New Roman" w:cs="Times New Roman"/>
        <w:i/>
      </w:rPr>
    </w:pPr>
    <w:r w:rsidRPr="003A3C4B">
      <w:rPr>
        <w:rFonts w:ascii="Times New Roman" w:hAnsi="Times New Roman" w:cs="Times New Roman"/>
        <w:i/>
      </w:rPr>
      <w:t>Jurnal Ilmiah Mandala Education (JIME)</w:t>
    </w:r>
    <w:r w:rsidRPr="003A3C4B">
      <w:rPr>
        <w:rFonts w:ascii="Times New Roman" w:hAnsi="Times New Roman" w:cs="Times New Roman"/>
        <w:i/>
      </w:rPr>
      <w:tab/>
      <w:t xml:space="preserve">          </w:t>
    </w:r>
    <w:r w:rsidRPr="003A3C4B">
      <w:rPr>
        <w:rFonts w:ascii="Times New Roman" w:hAnsi="Times New Roman" w:cs="Times New Roman"/>
        <w:i/>
      </w:rPr>
      <w:tab/>
      <w:t xml:space="preserve">          e- ISSN: xxxx-xxxx, p-ISSN: xxxx-xxxx</w:t>
    </w:r>
  </w:p>
  <w:p w14:paraId="1783117D" w14:textId="46DC6496" w:rsidR="00CF64D8" w:rsidRPr="00554021" w:rsidRDefault="00CF64D8" w:rsidP="00554021">
    <w:pPr>
      <w:pStyle w:val="Header"/>
      <w:rPr>
        <w:rStyle w:val="PageNumber"/>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56D76" w14:textId="24F99C06" w:rsidR="0032525B" w:rsidRPr="0032525B" w:rsidRDefault="0032525B" w:rsidP="0032525B">
    <w:pPr>
      <w:pStyle w:val="Header"/>
      <w:ind w:right="45"/>
      <w:rPr>
        <w:rFonts w:ascii="Times New Roman" w:hAnsi="Times New Roman" w:cs="Times New Roman"/>
        <w:b/>
        <w:sz w:val="24"/>
        <w:szCs w:val="24"/>
      </w:rPr>
    </w:pPr>
    <w:r w:rsidRPr="0032525B">
      <w:rPr>
        <w:rFonts w:ascii="Times New Roman" w:hAnsi="Times New Roman" w:cs="Times New Roman"/>
        <w:b/>
        <w:sz w:val="24"/>
        <w:szCs w:val="24"/>
      </w:rPr>
      <w:t xml:space="preserve">Jurnal </w:t>
    </w:r>
    <w:r w:rsidR="00C417B6">
      <w:rPr>
        <w:rFonts w:ascii="Times New Roman" w:hAnsi="Times New Roman" w:cs="Times New Roman"/>
        <w:b/>
        <w:sz w:val="24"/>
        <w:szCs w:val="24"/>
      </w:rPr>
      <w:t>Ilmiah Mandala Education</w:t>
    </w:r>
    <w:r>
      <w:rPr>
        <w:rFonts w:ascii="Times New Roman" w:hAnsi="Times New Roman" w:cs="Times New Roman"/>
        <w:b/>
        <w:sz w:val="24"/>
        <w:szCs w:val="24"/>
      </w:rPr>
      <w:t xml:space="preserve"> </w:t>
    </w:r>
    <w:r w:rsidRPr="0032525B">
      <w:rPr>
        <w:rFonts w:ascii="Times New Roman" w:hAnsi="Times New Roman" w:cs="Times New Roman"/>
        <w:b/>
        <w:sz w:val="24"/>
        <w:szCs w:val="24"/>
      </w:rPr>
      <w:t>(J</w:t>
    </w:r>
    <w:r w:rsidR="00C417B6">
      <w:rPr>
        <w:rFonts w:ascii="Times New Roman" w:hAnsi="Times New Roman" w:cs="Times New Roman"/>
        <w:b/>
        <w:sz w:val="24"/>
        <w:szCs w:val="24"/>
      </w:rPr>
      <w:t>IME</w:t>
    </w:r>
    <w:r w:rsidRPr="0032525B">
      <w:rPr>
        <w:rFonts w:ascii="Times New Roman" w:hAnsi="Times New Roman" w:cs="Times New Roman"/>
        <w:b/>
        <w:sz w:val="24"/>
        <w:szCs w:val="24"/>
      </w:rPr>
      <w:t>)</w:t>
    </w:r>
  </w:p>
  <w:p w14:paraId="77554153" w14:textId="77777777" w:rsidR="0032525B" w:rsidRPr="005123B2" w:rsidRDefault="0032525B" w:rsidP="0032525B">
    <w:pPr>
      <w:pStyle w:val="Header"/>
      <w:ind w:right="45"/>
      <w:rPr>
        <w:rFonts w:ascii="Times New Roman" w:hAnsi="Times New Roman" w:cs="Times New Roman"/>
        <w:szCs w:val="18"/>
      </w:rPr>
    </w:pPr>
    <w:r w:rsidRPr="005123B2">
      <w:rPr>
        <w:rFonts w:ascii="Times New Roman" w:hAnsi="Times New Roman" w:cs="Times New Roman"/>
        <w:szCs w:val="18"/>
      </w:rPr>
      <w:t>Vol. x, No. x, Bulan  Tahun</w:t>
    </w:r>
  </w:p>
  <w:p w14:paraId="7ACD6102" w14:textId="46FBEB0B" w:rsidR="00C417B6" w:rsidRPr="00C417B6" w:rsidRDefault="00C417B6" w:rsidP="00C417B6">
    <w:pPr>
      <w:spacing w:after="0" w:line="240" w:lineRule="auto"/>
      <w:jc w:val="both"/>
      <w:rPr>
        <w:rFonts w:ascii="Times New Roman" w:hAnsi="Times New Roman" w:cs="Times New Roman"/>
        <w:bCs/>
        <w:i/>
        <w:sz w:val="24"/>
        <w:szCs w:val="24"/>
        <w:lang w:val="sv-SE"/>
      </w:rPr>
    </w:pPr>
    <w:r w:rsidRPr="00C417B6">
      <w:rPr>
        <w:rFonts w:ascii="Times New Roman" w:hAnsi="Times New Roman" w:cs="Times New Roman"/>
        <w:bCs/>
        <w:i/>
        <w:sz w:val="24"/>
        <w:szCs w:val="24"/>
        <w:lang w:val="sv-SE"/>
      </w:rPr>
      <w:t>p-ISSN</w:t>
    </w:r>
    <w:r w:rsidRPr="00C417B6">
      <w:rPr>
        <w:rFonts w:ascii="Times New Roman" w:hAnsi="Times New Roman" w:cs="Times New Roman"/>
        <w:bCs/>
        <w:i/>
        <w:sz w:val="24"/>
        <w:szCs w:val="24"/>
        <w:lang w:val="sv-SE"/>
      </w:rPr>
      <w:tab/>
      <w:t xml:space="preserve">: </w:t>
    </w:r>
    <w:r w:rsidR="00B048A3">
      <w:rPr>
        <w:rFonts w:ascii="Times New Roman" w:hAnsi="Times New Roman" w:cs="Times New Roman"/>
        <w:bCs/>
        <w:i/>
        <w:sz w:val="24"/>
        <w:szCs w:val="24"/>
        <w:lang w:val="sv-SE"/>
      </w:rPr>
      <w:t>xxxx-xxxx</w:t>
    </w:r>
    <w:r w:rsidRPr="00C417B6">
      <w:rPr>
        <w:rFonts w:ascii="Times New Roman" w:hAnsi="Times New Roman" w:cs="Times New Roman"/>
        <w:bCs/>
        <w:i/>
        <w:sz w:val="24"/>
        <w:szCs w:val="24"/>
        <w:lang w:val="sv-SE"/>
      </w:rPr>
      <w:t>, e-</w:t>
    </w:r>
    <w:r w:rsidR="00B048A3">
      <w:rPr>
        <w:rFonts w:ascii="Times New Roman" w:hAnsi="Times New Roman" w:cs="Times New Roman"/>
        <w:bCs/>
        <w:i/>
        <w:sz w:val="24"/>
        <w:szCs w:val="24"/>
        <w:lang w:val="sv-SE"/>
      </w:rPr>
      <w:t>xxxx-xxxx</w:t>
    </w:r>
  </w:p>
  <w:p w14:paraId="6C6148D8" w14:textId="631063C6" w:rsidR="0032525B" w:rsidRPr="005123B2" w:rsidRDefault="0032525B" w:rsidP="0032525B">
    <w:pPr>
      <w:pStyle w:val="Header"/>
      <w:rPr>
        <w:sz w:val="28"/>
      </w:rPr>
    </w:pPr>
    <w:r w:rsidRPr="005123B2">
      <w:rPr>
        <w:rFonts w:ascii="Times New Roman" w:hAnsi="Times New Roman" w:cs="Times New Roman"/>
        <w:szCs w:val="18"/>
      </w:rPr>
      <w:t xml:space="preserve">DOI: </w:t>
    </w:r>
    <w:hyperlink r:id="rId1" w:history="1">
      <w:r w:rsidR="00B048A3" w:rsidRPr="00CA43C5">
        <w:rPr>
          <w:rStyle w:val="Hyperlink"/>
          <w:rFonts w:ascii="Times New Roman" w:hAnsi="Times New Roman" w:cs="Times New Roman"/>
          <w:i/>
          <w:sz w:val="20"/>
          <w:szCs w:val="18"/>
        </w:rPr>
        <w:t>10.36312/jime.vxix.xxxx</w:t>
      </w:r>
    </w:hyperlink>
    <w:r w:rsidR="00C417B6" w:rsidRPr="00C417B6">
      <w:rPr>
        <w:rStyle w:val="Hyperlink"/>
        <w:rFonts w:ascii="Times New Roman" w:hAnsi="Times New Roman" w:cs="Times New Roman"/>
        <w:i/>
        <w:szCs w:val="18"/>
      </w:rPr>
      <w:t>/</w:t>
    </w:r>
    <w:r w:rsidR="00C417B6" w:rsidRPr="00C417B6">
      <w:rPr>
        <w:i/>
      </w:rPr>
      <w:t xml:space="preserve"> </w:t>
    </w:r>
    <w:r w:rsidR="00C417B6" w:rsidRPr="00C417B6">
      <w:rPr>
        <w:rStyle w:val="Hyperlink"/>
        <w:rFonts w:ascii="Times New Roman" w:hAnsi="Times New Roman" w:cs="Times New Roman"/>
        <w:i/>
        <w:szCs w:val="18"/>
      </w:rPr>
      <w:t>http://ejournal.mandalanursa.org/index.php/JIM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824EF"/>
    <w:multiLevelType w:val="hybridMultilevel"/>
    <w:tmpl w:val="89528B32"/>
    <w:lvl w:ilvl="0" w:tplc="9926F2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1F2447"/>
    <w:multiLevelType w:val="multilevel"/>
    <w:tmpl w:val="C0B0DB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5E42BEC"/>
    <w:multiLevelType w:val="hybridMultilevel"/>
    <w:tmpl w:val="566E1A66"/>
    <w:lvl w:ilvl="0" w:tplc="04090019">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
    <w:nsid w:val="0B1C6974"/>
    <w:multiLevelType w:val="hybridMultilevel"/>
    <w:tmpl w:val="A40CFB1A"/>
    <w:lvl w:ilvl="0" w:tplc="4A4CB2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3154B0"/>
    <w:multiLevelType w:val="hybridMultilevel"/>
    <w:tmpl w:val="1B3AEE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722B9E"/>
    <w:multiLevelType w:val="hybridMultilevel"/>
    <w:tmpl w:val="B4AA8D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72606C"/>
    <w:multiLevelType w:val="hybridMultilevel"/>
    <w:tmpl w:val="ABB25A2C"/>
    <w:lvl w:ilvl="0" w:tplc="09BCBD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8867BAC"/>
    <w:multiLevelType w:val="hybridMultilevel"/>
    <w:tmpl w:val="8B96638E"/>
    <w:lvl w:ilvl="0" w:tplc="D8445D9A">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7"/>
  </w:num>
  <w:num w:numId="5">
    <w:abstractNumId w:val="2"/>
  </w:num>
  <w:num w:numId="6">
    <w:abstractNumId w:val="3"/>
  </w:num>
  <w:num w:numId="7">
    <w:abstractNumId w:val="6"/>
  </w:num>
  <w:num w:numId="8">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64D8"/>
    <w:rsid w:val="00001271"/>
    <w:rsid w:val="000474B6"/>
    <w:rsid w:val="00087444"/>
    <w:rsid w:val="0009462A"/>
    <w:rsid w:val="00094E99"/>
    <w:rsid w:val="000F42B7"/>
    <w:rsid w:val="00127A6A"/>
    <w:rsid w:val="001C4B5A"/>
    <w:rsid w:val="00222BAA"/>
    <w:rsid w:val="002555C1"/>
    <w:rsid w:val="00262E5C"/>
    <w:rsid w:val="00295247"/>
    <w:rsid w:val="002D39C6"/>
    <w:rsid w:val="0031304F"/>
    <w:rsid w:val="0032525B"/>
    <w:rsid w:val="00351140"/>
    <w:rsid w:val="003A0758"/>
    <w:rsid w:val="003A0AF2"/>
    <w:rsid w:val="003A3C4B"/>
    <w:rsid w:val="00422769"/>
    <w:rsid w:val="00436E01"/>
    <w:rsid w:val="004376E3"/>
    <w:rsid w:val="004738F3"/>
    <w:rsid w:val="004B359A"/>
    <w:rsid w:val="004C35D1"/>
    <w:rsid w:val="004E1781"/>
    <w:rsid w:val="004E6D6C"/>
    <w:rsid w:val="004F088F"/>
    <w:rsid w:val="00512039"/>
    <w:rsid w:val="005123B2"/>
    <w:rsid w:val="00551D0E"/>
    <w:rsid w:val="00554021"/>
    <w:rsid w:val="005653A9"/>
    <w:rsid w:val="005754E6"/>
    <w:rsid w:val="005C2032"/>
    <w:rsid w:val="005E697F"/>
    <w:rsid w:val="00600501"/>
    <w:rsid w:val="0061043F"/>
    <w:rsid w:val="0062001B"/>
    <w:rsid w:val="00623B69"/>
    <w:rsid w:val="00650EF9"/>
    <w:rsid w:val="006700F0"/>
    <w:rsid w:val="006A6307"/>
    <w:rsid w:val="006C015C"/>
    <w:rsid w:val="006D4C44"/>
    <w:rsid w:val="006D531B"/>
    <w:rsid w:val="00700C26"/>
    <w:rsid w:val="00703C90"/>
    <w:rsid w:val="00732DDA"/>
    <w:rsid w:val="00737979"/>
    <w:rsid w:val="007703C0"/>
    <w:rsid w:val="007730EC"/>
    <w:rsid w:val="00775E63"/>
    <w:rsid w:val="007A179E"/>
    <w:rsid w:val="007B4D33"/>
    <w:rsid w:val="00803520"/>
    <w:rsid w:val="00843ABE"/>
    <w:rsid w:val="008E1F6E"/>
    <w:rsid w:val="00905767"/>
    <w:rsid w:val="00954550"/>
    <w:rsid w:val="009D0356"/>
    <w:rsid w:val="009F6596"/>
    <w:rsid w:val="00A00EDE"/>
    <w:rsid w:val="00A2458E"/>
    <w:rsid w:val="00A776CD"/>
    <w:rsid w:val="00AA246F"/>
    <w:rsid w:val="00AA421D"/>
    <w:rsid w:val="00AB7564"/>
    <w:rsid w:val="00AE2D51"/>
    <w:rsid w:val="00AE755E"/>
    <w:rsid w:val="00B00634"/>
    <w:rsid w:val="00B048A3"/>
    <w:rsid w:val="00B1066B"/>
    <w:rsid w:val="00B63D4F"/>
    <w:rsid w:val="00BA4DF2"/>
    <w:rsid w:val="00BB6A46"/>
    <w:rsid w:val="00BF1E83"/>
    <w:rsid w:val="00C13D6A"/>
    <w:rsid w:val="00C32DA9"/>
    <w:rsid w:val="00C36156"/>
    <w:rsid w:val="00C417B6"/>
    <w:rsid w:val="00C75188"/>
    <w:rsid w:val="00C91E86"/>
    <w:rsid w:val="00C9539F"/>
    <w:rsid w:val="00C96B92"/>
    <w:rsid w:val="00CD5A6D"/>
    <w:rsid w:val="00CF64D8"/>
    <w:rsid w:val="00D00060"/>
    <w:rsid w:val="00D20624"/>
    <w:rsid w:val="00D31FD9"/>
    <w:rsid w:val="00D64737"/>
    <w:rsid w:val="00D64836"/>
    <w:rsid w:val="00D97D8A"/>
    <w:rsid w:val="00DD15ED"/>
    <w:rsid w:val="00DF12F7"/>
    <w:rsid w:val="00E114B4"/>
    <w:rsid w:val="00E368AF"/>
    <w:rsid w:val="00E7412C"/>
    <w:rsid w:val="00ED10FA"/>
    <w:rsid w:val="00F36813"/>
    <w:rsid w:val="00F41385"/>
    <w:rsid w:val="00F549C2"/>
    <w:rsid w:val="00FF73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FC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9462A"/>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09462A"/>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09462A"/>
    <w:pPr>
      <w:keepNext/>
      <w:keepLines/>
      <w:spacing w:before="200" w:after="0" w:line="276" w:lineRule="auto"/>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59"/>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aliases w:val="Body of text,normal,Normal1,List Paragraph1,Normal11,Normal2,kepala,Normal3,Normal4,Normal41,Normal5,Normal6,Normal7,Colorful List - Accent 11,Normal8,Normal9,Normal111"/>
    <w:basedOn w:val="Normal"/>
    <w:link w:val="ListParagraphChar"/>
    <w:uiPriority w:val="34"/>
    <w:qFormat/>
    <w:rsid w:val="0009462A"/>
    <w:pPr>
      <w:spacing w:after="200" w:line="276" w:lineRule="auto"/>
      <w:ind w:left="720"/>
      <w:contextualSpacing/>
    </w:pPr>
    <w:rPr>
      <w:rFonts w:eastAsiaTheme="minorEastAsia"/>
    </w:rPr>
  </w:style>
  <w:style w:type="paragraph" w:styleId="FootnoteText">
    <w:name w:val="footnote text"/>
    <w:aliases w:val="Char,Char Char Char Char"/>
    <w:basedOn w:val="Normal"/>
    <w:link w:val="FootnoteTextChar"/>
    <w:uiPriority w:val="99"/>
    <w:unhideWhenUsed/>
    <w:rsid w:val="0009462A"/>
    <w:pPr>
      <w:spacing w:after="0" w:line="240" w:lineRule="auto"/>
    </w:pPr>
    <w:rPr>
      <w:rFonts w:eastAsiaTheme="minorEastAsia"/>
      <w:sz w:val="20"/>
      <w:szCs w:val="20"/>
    </w:rPr>
  </w:style>
  <w:style w:type="character" w:customStyle="1" w:styleId="FootnoteTextChar">
    <w:name w:val="Footnote Text Char"/>
    <w:aliases w:val="Char Char,Char Char Char Char Char"/>
    <w:basedOn w:val="DefaultParagraphFont"/>
    <w:link w:val="FootnoteText"/>
    <w:uiPriority w:val="99"/>
    <w:rsid w:val="0009462A"/>
    <w:rPr>
      <w:rFonts w:eastAsiaTheme="minorEastAsia"/>
      <w:sz w:val="20"/>
      <w:szCs w:val="20"/>
    </w:rPr>
  </w:style>
  <w:style w:type="character" w:styleId="FootnoteReference">
    <w:name w:val="footnote reference"/>
    <w:basedOn w:val="DefaultParagraphFont"/>
    <w:uiPriority w:val="99"/>
    <w:semiHidden/>
    <w:unhideWhenUsed/>
    <w:rsid w:val="0009462A"/>
    <w:rPr>
      <w:vertAlign w:val="superscript"/>
    </w:rPr>
  </w:style>
  <w:style w:type="character" w:customStyle="1" w:styleId="Heading2Char">
    <w:name w:val="Heading 2 Char"/>
    <w:basedOn w:val="DefaultParagraphFont"/>
    <w:link w:val="Heading2"/>
    <w:uiPriority w:val="9"/>
    <w:rsid w:val="0009462A"/>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09462A"/>
    <w:rPr>
      <w:rFonts w:asciiTheme="majorHAnsi" w:eastAsiaTheme="majorEastAsia" w:hAnsiTheme="majorHAnsi" w:cstheme="majorBidi"/>
      <w:b/>
      <w:bCs/>
      <w:color w:val="4472C4" w:themeColor="accent1"/>
    </w:rPr>
  </w:style>
  <w:style w:type="character" w:customStyle="1" w:styleId="Heading1Char">
    <w:name w:val="Heading 1 Char"/>
    <w:basedOn w:val="DefaultParagraphFont"/>
    <w:link w:val="Heading1"/>
    <w:uiPriority w:val="9"/>
    <w:rsid w:val="0009462A"/>
    <w:rPr>
      <w:rFonts w:asciiTheme="majorHAnsi" w:eastAsiaTheme="majorEastAsia" w:hAnsiTheme="majorHAnsi" w:cstheme="majorBidi"/>
      <w:b/>
      <w:bCs/>
      <w:color w:val="2F5496" w:themeColor="accent1" w:themeShade="BF"/>
      <w:sz w:val="28"/>
      <w:szCs w:val="28"/>
    </w:rPr>
  </w:style>
  <w:style w:type="character" w:customStyle="1" w:styleId="ListParagraphChar">
    <w:name w:val="List Paragraph Char"/>
    <w:aliases w:val="Body of text Char,normal Char,Normal1 Char,List Paragraph1 Char,Normal11 Char,Normal2 Char,kepala Char,Normal3 Char,Normal4 Char,Normal41 Char,Normal5 Char,Normal6 Char,Normal7 Char,Colorful List - Accent 11 Char,Normal8 Char"/>
    <w:link w:val="ListParagraph"/>
    <w:uiPriority w:val="34"/>
    <w:locked/>
    <w:rsid w:val="00700C26"/>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9462A"/>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09462A"/>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09462A"/>
    <w:pPr>
      <w:keepNext/>
      <w:keepLines/>
      <w:spacing w:before="200" w:after="0" w:line="276" w:lineRule="auto"/>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59"/>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aliases w:val="Body of text,normal,Normal1,List Paragraph1,Normal11,Normal2,kepala,Normal3,Normal4,Normal41,Normal5,Normal6,Normal7,Colorful List - Accent 11,Normal8,Normal9,Normal111"/>
    <w:basedOn w:val="Normal"/>
    <w:link w:val="ListParagraphChar"/>
    <w:uiPriority w:val="34"/>
    <w:qFormat/>
    <w:rsid w:val="0009462A"/>
    <w:pPr>
      <w:spacing w:after="200" w:line="276" w:lineRule="auto"/>
      <w:ind w:left="720"/>
      <w:contextualSpacing/>
    </w:pPr>
    <w:rPr>
      <w:rFonts w:eastAsiaTheme="minorEastAsia"/>
    </w:rPr>
  </w:style>
  <w:style w:type="paragraph" w:styleId="FootnoteText">
    <w:name w:val="footnote text"/>
    <w:aliases w:val="Char,Char Char Char Char"/>
    <w:basedOn w:val="Normal"/>
    <w:link w:val="FootnoteTextChar"/>
    <w:uiPriority w:val="99"/>
    <w:unhideWhenUsed/>
    <w:rsid w:val="0009462A"/>
    <w:pPr>
      <w:spacing w:after="0" w:line="240" w:lineRule="auto"/>
    </w:pPr>
    <w:rPr>
      <w:rFonts w:eastAsiaTheme="minorEastAsia"/>
      <w:sz w:val="20"/>
      <w:szCs w:val="20"/>
    </w:rPr>
  </w:style>
  <w:style w:type="character" w:customStyle="1" w:styleId="FootnoteTextChar">
    <w:name w:val="Footnote Text Char"/>
    <w:aliases w:val="Char Char,Char Char Char Char Char"/>
    <w:basedOn w:val="DefaultParagraphFont"/>
    <w:link w:val="FootnoteText"/>
    <w:uiPriority w:val="99"/>
    <w:rsid w:val="0009462A"/>
    <w:rPr>
      <w:rFonts w:eastAsiaTheme="minorEastAsia"/>
      <w:sz w:val="20"/>
      <w:szCs w:val="20"/>
    </w:rPr>
  </w:style>
  <w:style w:type="character" w:styleId="FootnoteReference">
    <w:name w:val="footnote reference"/>
    <w:basedOn w:val="DefaultParagraphFont"/>
    <w:uiPriority w:val="99"/>
    <w:semiHidden/>
    <w:unhideWhenUsed/>
    <w:rsid w:val="0009462A"/>
    <w:rPr>
      <w:vertAlign w:val="superscript"/>
    </w:rPr>
  </w:style>
  <w:style w:type="character" w:customStyle="1" w:styleId="Heading2Char">
    <w:name w:val="Heading 2 Char"/>
    <w:basedOn w:val="DefaultParagraphFont"/>
    <w:link w:val="Heading2"/>
    <w:uiPriority w:val="9"/>
    <w:rsid w:val="0009462A"/>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09462A"/>
    <w:rPr>
      <w:rFonts w:asciiTheme="majorHAnsi" w:eastAsiaTheme="majorEastAsia" w:hAnsiTheme="majorHAnsi" w:cstheme="majorBidi"/>
      <w:b/>
      <w:bCs/>
      <w:color w:val="4472C4" w:themeColor="accent1"/>
    </w:rPr>
  </w:style>
  <w:style w:type="character" w:customStyle="1" w:styleId="Heading1Char">
    <w:name w:val="Heading 1 Char"/>
    <w:basedOn w:val="DefaultParagraphFont"/>
    <w:link w:val="Heading1"/>
    <w:uiPriority w:val="9"/>
    <w:rsid w:val="0009462A"/>
    <w:rPr>
      <w:rFonts w:asciiTheme="majorHAnsi" w:eastAsiaTheme="majorEastAsia" w:hAnsiTheme="majorHAnsi" w:cstheme="majorBidi"/>
      <w:b/>
      <w:bCs/>
      <w:color w:val="2F5496" w:themeColor="accent1" w:themeShade="BF"/>
      <w:sz w:val="28"/>
      <w:szCs w:val="28"/>
    </w:rPr>
  </w:style>
  <w:style w:type="character" w:customStyle="1" w:styleId="ListParagraphChar">
    <w:name w:val="List Paragraph Char"/>
    <w:aliases w:val="Body of text Char,normal Char,Normal1 Char,List Paragraph1 Char,Normal11 Char,Normal2 Char,kepala Char,Normal3 Char,Normal4 Char,Normal41 Char,Normal5 Char,Normal6 Char,Normal7 Char,Colorful List - Accent 11 Char,Normal8 Char"/>
    <w:link w:val="ListParagraph"/>
    <w:uiPriority w:val="34"/>
    <w:locked/>
    <w:rsid w:val="00700C26"/>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2124000">
      <w:bodyDiv w:val="1"/>
      <w:marLeft w:val="0"/>
      <w:marRight w:val="0"/>
      <w:marTop w:val="0"/>
      <w:marBottom w:val="0"/>
      <w:divBdr>
        <w:top w:val="none" w:sz="0" w:space="0" w:color="auto"/>
        <w:left w:val="none" w:sz="0" w:space="0" w:color="auto"/>
        <w:bottom w:val="none" w:sz="0" w:space="0" w:color="auto"/>
        <w:right w:val="none" w:sz="0" w:space="0" w:color="auto"/>
      </w:divBdr>
    </w:div>
    <w:div w:id="1427968239">
      <w:bodyDiv w:val="1"/>
      <w:marLeft w:val="0"/>
      <w:marRight w:val="0"/>
      <w:marTop w:val="0"/>
      <w:marBottom w:val="0"/>
      <w:divBdr>
        <w:top w:val="none" w:sz="0" w:space="0" w:color="auto"/>
        <w:left w:val="none" w:sz="0" w:space="0" w:color="auto"/>
        <w:bottom w:val="none" w:sz="0" w:space="0" w:color="auto"/>
        <w:right w:val="none" w:sz="0" w:space="0" w:color="auto"/>
      </w:divBdr>
      <w:divsChild>
        <w:div w:id="20720033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yufinayuliana29@g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creativecommons.org/licenses/by-sa/4.0/"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ufinayuliana29@gmail.com"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hyperlink" Target="file:///C:\Users\acer\Downloads\10.36312\jime.vxi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FA537C-9B00-4E3A-88C2-D9626D484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6</Pages>
  <Words>6731</Words>
  <Characters>38370</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acer</cp:lastModifiedBy>
  <cp:revision>23</cp:revision>
  <dcterms:created xsi:type="dcterms:W3CDTF">2022-08-01T05:26:00Z</dcterms:created>
  <dcterms:modified xsi:type="dcterms:W3CDTF">2022-08-10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8Ts6Xzl"/&gt;&lt;style id="http://www.zotero.org/styles/apa" locale="en-GB"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